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20890B" w14:textId="4047C989" w:rsidR="002626AA" w:rsidRDefault="00743E0F" w:rsidP="00743E0F">
      <w:pPr>
        <w:pStyle w:val="Heading1"/>
      </w:pPr>
      <w:r>
        <w:t>Introduction</w:t>
      </w:r>
    </w:p>
    <w:p w14:paraId="1D0B5EAB" w14:textId="583B8E0D" w:rsidR="00DB6BB1" w:rsidRDefault="00DB6BB1" w:rsidP="00DB6BB1"/>
    <w:p w14:paraId="7FC570F2" w14:textId="4A378C42" w:rsidR="00DB6BB1" w:rsidRPr="00DB6BB1" w:rsidRDefault="00DB6BB1" w:rsidP="00DB6BB1">
      <w:pPr>
        <w:rPr>
          <w:b/>
          <w:bCs/>
        </w:rPr>
      </w:pPr>
      <w:r>
        <w:rPr>
          <w:b/>
          <w:bCs/>
        </w:rPr>
        <w:t>VUUR ALS OP ZICH ZELF STAAN IETS</w:t>
      </w:r>
    </w:p>
    <w:p w14:paraId="747640E8" w14:textId="401D4817" w:rsidR="00380172" w:rsidRDefault="00A0412E" w:rsidP="00FF7F74">
      <w:r>
        <w:t xml:space="preserve">Fires has been important part for </w:t>
      </w:r>
      <w:r w:rsidR="0053774B">
        <w:t xml:space="preserve">various </w:t>
      </w:r>
      <w:r>
        <w:t>ecosystems around the world</w:t>
      </w:r>
      <w:r w:rsidR="0053774B">
        <w:t xml:space="preserve"> and has </w:t>
      </w:r>
      <w:r w:rsidR="00070EC2">
        <w:t xml:space="preserve">been </w:t>
      </w:r>
      <w:r w:rsidR="0082471E">
        <w:t>occurring</w:t>
      </w:r>
      <w:r w:rsidR="0053774B">
        <w:t xml:space="preserve"> </w:t>
      </w:r>
      <w:r w:rsidR="00070EC2">
        <w:t>since the late Silurian</w:t>
      </w:r>
      <w:r w:rsidR="000D73CA">
        <w:t xml:space="preserve"> </w:t>
      </w:r>
      <w:r w:rsidR="000D73CA">
        <w:fldChar w:fldCharType="begin" w:fldLock="1"/>
      </w:r>
      <w:r w:rsidR="000D73CA">
        <w:instrText>ADDIN CSL_CITATION {"citationItems":[{"id":"ITEM-1","itemData":{"DOI":"https://doi.org/10.1016/j.palaeo.2009.12.012","ISSN":"0031-0182","abstract":"Charcoal, predominantly the product of wildfires, is abundant in many sedimentary rocks deposited in a wide range of environments, from terrestrial to marine. It also occurs in some volcanic rocks. This paper outlines aspects of charcoal formation (both natural and experimental) and briefly considers the taphonomic processes leading to a final assemblage. This is done using examples from recent fires and through experimentation. The ways in which charcoal assemblages are recognized in the field and extraction in the laboratory are also considered. Methods of charcoal identification are presented. The range of charcoalified plant organs that can be found is discussed and a wide range of study methods outlined (including light microscopy, dark field light microscopy, reflectance microscopy, scanning electron microscopy and synchrotron radiation X-ray tomographic microscopy). Emphasis in this paper is on the study of macro- and meso-charcoal (above180µm). Finally there is a consideration of the broad use of charcoal from plant evolution studies, fire history studies, vegetation studies, anatomical studies, climate and atmospheric studies and the wider importance of charcoal for the Earth and Biological Sciences. Charcoal is information rich but yet is an under-utilized resource.","author":[{"dropping-particle":"","family":"Scott","given":"Andrew C","non-dropping-particle":"","parse-names":false,"suffix":""}],"container-title":"Palaeogeography, Palaeoclimatology, Palaeoecology","id":"ITEM-1","issue":"1","issued":{"date-parts":[["2010"]]},"page":"11-39","title":"Charcoal recognition, taphonomy and uses in palaeoenvironmental analysis","type":"article-journal","volume":"291"},"uris":["http://www.mendeley.com/documents/?uuid=b1fd6ddd-a803-417d-9c18-f9dbbd2f6021"]}],"mendeley":{"formattedCitation":"(Scott, 2010)","plainTextFormattedCitation":"(Scott, 2010)","previouslyFormattedCitation":"(Scott, 2010)"},"properties":{"noteIndex":0},"schema":"https://github.com/citation-style-language/schema/raw/master/csl-citation.json"}</w:instrText>
      </w:r>
      <w:r w:rsidR="000D73CA">
        <w:fldChar w:fldCharType="separate"/>
      </w:r>
      <w:r w:rsidR="000D73CA" w:rsidRPr="000D73CA">
        <w:rPr>
          <w:noProof/>
        </w:rPr>
        <w:t>(Scott, 2010)</w:t>
      </w:r>
      <w:r w:rsidR="000D73CA">
        <w:fldChar w:fldCharType="end"/>
      </w:r>
      <w:r w:rsidR="00380172">
        <w:t xml:space="preserve"> and have taken</w:t>
      </w:r>
      <w:r w:rsidR="003C4F6D">
        <w:t xml:space="preserve"> a vital part into the ecological systems</w:t>
      </w:r>
      <w:r w:rsidR="000D73CA">
        <w:t xml:space="preserve">. </w:t>
      </w:r>
      <w:r w:rsidR="00045FCA">
        <w:t>The ignition of n</w:t>
      </w:r>
      <w:r w:rsidR="004B0B02">
        <w:t>atural</w:t>
      </w:r>
      <w:r w:rsidR="008A7025">
        <w:t xml:space="preserve"> fires </w:t>
      </w:r>
      <w:r w:rsidR="004B0B02">
        <w:t xml:space="preserve">has been </w:t>
      </w:r>
      <w:r w:rsidR="008A7025">
        <w:t xml:space="preserve">caused by </w:t>
      </w:r>
      <w:r w:rsidR="00045FCA">
        <w:t xml:space="preserve">lighting </w:t>
      </w:r>
      <w:r w:rsidR="00045FCA">
        <w:fldChar w:fldCharType="begin" w:fldLock="1"/>
      </w:r>
      <w:r w:rsidR="00045FCA">
        <w:instrText>ADDIN CSL_CITATION {"citationItems":[{"id":"ITEM-1","itemData":{"author":[{"dropping-particle":"V","family":"Komarek","given":"E","non-dropping-particle":"","parse-names":false,"suffix":""}],"container-title":"Proceedings of the Tall Timbers Fire Ecology Conference","id":"ITEM-1","issued":{"date-parts":[["1964"]]},"page":"139-183","title":"The natural history of lightning","type":"article-journal","volume":"3"},"uris":["http://www.mendeley.com/documents/?uuid=4b7bba03-ac9a-4f9e-8f5e-fe3106cb6d41"]}],"mendeley":{"formattedCitation":"(Komarek, 1964)","plainTextFormattedCitation":"(Komarek, 1964)"},"properties":{"noteIndex":0},"schema":"https://github.com/citation-style-language/schema/raw/master/csl-citation.json"}</w:instrText>
      </w:r>
      <w:r w:rsidR="00045FCA">
        <w:fldChar w:fldCharType="separate"/>
      </w:r>
      <w:r w:rsidR="00045FCA" w:rsidRPr="00045FCA">
        <w:rPr>
          <w:noProof/>
        </w:rPr>
        <w:t>(Komarek, 1964)</w:t>
      </w:r>
      <w:r w:rsidR="00045FCA">
        <w:fldChar w:fldCharType="end"/>
      </w:r>
      <w:r w:rsidR="004B0B02">
        <w:t>.</w:t>
      </w:r>
      <w:r w:rsidR="00E40CCF">
        <w:t xml:space="preserve"> Sine the upcoming of humans, the ignition has been caused by human activity (</w:t>
      </w:r>
      <w:r w:rsidR="00E40CCF">
        <w:rPr>
          <w:b/>
          <w:bCs/>
        </w:rPr>
        <w:t>SOURCE</w:t>
      </w:r>
      <w:r w:rsidR="00E40CCF">
        <w:t>)</w:t>
      </w:r>
      <w:r w:rsidR="0062483A">
        <w:t>.</w:t>
      </w:r>
      <w:r w:rsidR="00513346">
        <w:t xml:space="preserve"> </w:t>
      </w:r>
      <w:r w:rsidR="004D36CB">
        <w:t xml:space="preserve">Fire </w:t>
      </w:r>
      <w:r w:rsidR="0082471E">
        <w:t>has be</w:t>
      </w:r>
      <w:r w:rsidR="00E05E97">
        <w:t xml:space="preserve">en </w:t>
      </w:r>
      <w:r w:rsidR="000D73CA">
        <w:t xml:space="preserve">used for various tasks such as to modify their surrounding areas </w:t>
      </w:r>
      <w:r w:rsidR="00A5188B">
        <w:t xml:space="preserve">to prepare for agricultural activity </w:t>
      </w:r>
      <w:r w:rsidR="000D73CA">
        <w:t>or domestic purposes</w:t>
      </w:r>
      <w:r w:rsidR="00A429E9">
        <w:t xml:space="preserve">. For the last 300 years, humankind has drastically influenced the fire regimes with </w:t>
      </w:r>
      <w:r w:rsidR="00EF5DD4">
        <w:t xml:space="preserve">the great expansion of </w:t>
      </w:r>
      <w:r w:rsidR="00A429E9">
        <w:t xml:space="preserve">farmland </w:t>
      </w:r>
      <w:r w:rsidR="000F6675">
        <w:t xml:space="preserve">and the accumulation of fuel in fire sensitive climates </w:t>
      </w:r>
      <w:r w:rsidR="000D73CA">
        <w:fldChar w:fldCharType="begin" w:fldLock="1"/>
      </w:r>
      <w:r w:rsidR="00A76693">
        <w:instrText>ADDIN CSL_CITATION {"citationItems":[{"id":"ITEM-1","itemData":{"DOI":"10.1111/j.1365-2699.2011.02595.x","ISSN":"03050270","abstract":"Humans and their ancestors are unique in being a fire-making species, but natural (i.e. independent of humans) fires have an ancient, geological history on Earth. Natural fires have influenced biological evolution and global biogeochemical cycles, making fire integral to the functioning of some biomes. Globally, debate rages about the impact on ecosystems of prehistoric human-set fires, with views ranging from catastrophic to negligible. Understanding of the diversity of human fire regimes on Earth in the past, present and future remains rudimentary. It remains uncertain how humans have caused a departure from natural background levels that vary with climate change. Available evidence shows that modern humans can increase or decrease background levels of natural fire activity by clearing forests, promoting grazing, dispersing plants, altering ignition patterns and actively suppressing fires, thereby causing substantial ecosystem changes and loss of biodiversity. Some of these contemporary fire regimes cause substantial economic disruptions owing to the destruction of infrastructure, degradation of ecosystem services, loss of life, and smoke-related health effects. These episodic disasters help frame negative public attitudes towards landscape fires, despite the need for burning to sustain some ecosystems. Greenhouse gas-induced warming and changes in the hydrological cycle may increase the occurrence of large, severe fires, with potentially significant feedbacks to the Earth system. Improved understanding of human fire regimes demands: (1) better data on past and current human influences on fire regimes to enable global comparative analyses, (2) a greater understanding of different cultural traditions of landscape burning and their positive and negative social, economic and ecological effects, and (3) more realistic representations of anthropogenic fire in global vegetation and climate change models. We provide an historical framework to promote understanding of the development and diversification of fire regimes, covering the pre-human period, human domestication of fire, and the subsequent transition from subsistence agriculture to industrial economies. All of these phases still occur on Earth, providing opportunities for comparative research.","author":[{"dropping-particle":"","family":"Bowman","given":"David M J S","non-dropping-particle":"","parse-names":false,"suffix":""},{"dropping-particle":"","family":"Balch","given":"Jennifer","non-dropping-particle":"","parse-names":false,"suffix":""},{"dropping-particle":"","family":"Artaxo","given":"Paulo","non-dropping-particle":"","parse-names":false,"suffix":""},{"dropping-particle":"","family":"Bond","given":"William J","non-dropping-particle":"","parse-names":false,"suffix":""},{"dropping-particle":"","family":"Cochrane","given":"Mark A","non-dropping-particle":"","parse-names":false,"suffix":""},{"dropping-particle":"","family":"D’Antonio","given":"Carla M.","non-dropping-particle":"","parse-names":false,"suffix":""},{"dropping-particle":"","family":"DeFries","given":"Ruth","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ck","given":"Michelle","non-dropping-particle":"","parse-names":false,"suffix":""},{"dropping-particle":"","family":"Moritz","given":"Max A","non-dropping-particle":"","parse-names":false,"suffix":""},{"dropping-particle":"","family":"Pyne","given":"Stephen","non-dropping-particle":"","parse-names":false,"suffix":""},{"dropping-particle":"","family":"Roos","given":"Christopher I","non-dropping-particle":"","parse-names":false,"suffix":""},{"dropping-particle":"","family":"Scott","given":"Andrew C","non-dropping-particle":"","parse-names":false,"suffix":""},{"dropping-particle":"","family":"Sodhi","given":"Navjot S","non-dropping-particle":"","parse-names":false,"suffix":""},{"dropping-particle":"","family":"Swetnam","given":"Thomas W","non-dropping-particle":"","parse-names":false,"suffix":""}],"container-title":"Journal of Biogeography","id":"ITEM-1","issue":"12","issued":{"date-parts":[["2011","12"]]},"page":"2223-2236","publisher":"WILEY","publisher-place":"111 RIVER ST, HOBOKEN 07030-5774, NJ USA","title":"The human dimension of fire regimes on Earth","type":"article-journal","volume":"38"},"uris":["http://www.mendeley.com/documents/?uuid=102618d1-da4f-4ebf-bd9e-5202bc8da06b","http://www.mendeley.com/documents/?uuid=c148db6e-a5bc-497b-a8e8-63b65ec0aa97"]}],"mendeley":{"formattedCitation":"(Bowman &lt;i&gt;et al.&lt;/i&gt;, 2011)","plainTextFormattedCitation":"(Bowman et al., 2011)","previouslyFormattedCitation":"(Bowman &lt;i&gt;et al.&lt;/i&gt;, 2011)"},"properties":{"noteIndex":0},"schema":"https://github.com/citation-style-language/schema/raw/master/csl-citation.json"}</w:instrText>
      </w:r>
      <w:r w:rsidR="000D73CA">
        <w:fldChar w:fldCharType="separate"/>
      </w:r>
      <w:r w:rsidR="000D73CA" w:rsidRPr="000D73CA">
        <w:rPr>
          <w:noProof/>
        </w:rPr>
        <w:t xml:space="preserve">(Bowman </w:t>
      </w:r>
      <w:r w:rsidR="000D73CA" w:rsidRPr="000D73CA">
        <w:rPr>
          <w:i/>
          <w:noProof/>
        </w:rPr>
        <w:t>et al.</w:t>
      </w:r>
      <w:r w:rsidR="000D73CA" w:rsidRPr="000D73CA">
        <w:rPr>
          <w:noProof/>
        </w:rPr>
        <w:t>, 2011)</w:t>
      </w:r>
      <w:r w:rsidR="000D73CA">
        <w:fldChar w:fldCharType="end"/>
      </w:r>
      <w:r w:rsidR="000D73CA">
        <w:t>.</w:t>
      </w:r>
      <w:r w:rsidR="0062483A">
        <w:t xml:space="preserve"> The expansion of farmland caused</w:t>
      </w:r>
      <w:r w:rsidR="000E0F57">
        <w:t xml:space="preserve"> a decrease of fires all around the world. </w:t>
      </w:r>
      <w:r w:rsidR="00A429E9">
        <w:t xml:space="preserve"> </w:t>
      </w:r>
    </w:p>
    <w:p w14:paraId="1A2D2DAC" w14:textId="35CD164F" w:rsidR="0056239B" w:rsidRDefault="0056239B" w:rsidP="00FF7F74">
      <w:r>
        <w:t>MISSCHIEN OVER NATUURBRANDEN</w:t>
      </w:r>
    </w:p>
    <w:p w14:paraId="5D87EDEA" w14:textId="2DC64562" w:rsidR="00845230" w:rsidRDefault="00380172" w:rsidP="00FF7F74">
      <w:r>
        <w:t>W</w:t>
      </w:r>
      <w:r w:rsidR="00303370">
        <w:t xml:space="preserve">ildfires have a </w:t>
      </w:r>
      <w:r>
        <w:t xml:space="preserve">great </w:t>
      </w:r>
      <w:r w:rsidR="00303370">
        <w:t xml:space="preserve">impact on its surroundings </w:t>
      </w:r>
      <w:r>
        <w:t xml:space="preserve">for </w:t>
      </w:r>
      <w:r w:rsidR="00303370">
        <w:t xml:space="preserve">the short and long term </w:t>
      </w:r>
      <w:r w:rsidR="00303370">
        <w:fldChar w:fldCharType="begin" w:fldLock="1"/>
      </w:r>
      <w:r w:rsidR="00B74EFB">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2","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Morton &lt;i&gt;et al.&lt;/i&gt;, 2003; Ganteaume &lt;i&gt;et al.&lt;/i&gt;, 2013)","plainTextFormattedCitation":"(Morton et al., 2003; Ganteaume et al., 2013)","previouslyFormattedCitation":"(Morton &lt;i&gt;et al.&lt;/i&gt;, 2003; Ganteaume &lt;i&gt;et al.&lt;/i&gt;, 2013)"},"properties":{"noteIndex":0},"schema":"https://github.com/citation-style-language/schema/raw/master/csl-citation.json"}</w:instrText>
      </w:r>
      <w:r w:rsidR="00303370">
        <w:fldChar w:fldCharType="separate"/>
      </w:r>
      <w:r w:rsidR="00F726D9" w:rsidRPr="00F726D9">
        <w:rPr>
          <w:noProof/>
        </w:rPr>
        <w:t xml:space="preserve">(Morton </w:t>
      </w:r>
      <w:r w:rsidR="00F726D9" w:rsidRPr="00F726D9">
        <w:rPr>
          <w:i/>
          <w:noProof/>
        </w:rPr>
        <w:t>et al.</w:t>
      </w:r>
      <w:r w:rsidR="00F726D9" w:rsidRPr="00F726D9">
        <w:rPr>
          <w:noProof/>
        </w:rPr>
        <w:t xml:space="preserve">, 2003; Ganteaume </w:t>
      </w:r>
      <w:r w:rsidR="00F726D9" w:rsidRPr="00F726D9">
        <w:rPr>
          <w:i/>
          <w:noProof/>
        </w:rPr>
        <w:t>et al.</w:t>
      </w:r>
      <w:r w:rsidR="00F726D9" w:rsidRPr="00F726D9">
        <w:rPr>
          <w:noProof/>
        </w:rPr>
        <w:t>, 2013)</w:t>
      </w:r>
      <w:r w:rsidR="00303370">
        <w:fldChar w:fldCharType="end"/>
      </w:r>
      <w:r w:rsidR="00303370">
        <w:t xml:space="preserve"> and </w:t>
      </w:r>
      <w:r w:rsidR="001C5235">
        <w:t xml:space="preserve">greatly </w:t>
      </w:r>
      <w:r w:rsidR="00303370">
        <w:t xml:space="preserve">impact the health </w:t>
      </w:r>
      <w:r w:rsidR="00025CDD">
        <w:t xml:space="preserve">of the respiratory system for a </w:t>
      </w:r>
      <w:r w:rsidR="001C5235">
        <w:t>short and long period of time</w:t>
      </w:r>
      <w:r w:rsidR="002A5EBE">
        <w:t xml:space="preserve"> </w:t>
      </w:r>
      <w:r w:rsidR="00303370">
        <w:fldChar w:fldCharType="begin" w:fldLock="1"/>
      </w:r>
      <w:r w:rsidR="00F726D9">
        <w:instrText>ADDIN CSL_CITATION {"citationItems":[{"id":"ITEM-1","itemData":{"DOI":"10.1289/ehp.1409277","ISSN":"0091-6765","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 Objectives: We aimed to assess the evidence of health effects from exposure to wildfire smoke and to identify susceptible populations. 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 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author":[{"dropping-particle":"","family":"Reid","given":"Colleen E","non-dropping-particle":"","parse-names":false,"suffix":""},{"dropping-particle":"","family":"Brauer","given":"Michael","non-dropping-particle":"","parse-names":false,"suffix":""},{"dropping-particle":"","family":"Johnston","given":"Fay H","non-dropping-particle":"","parse-names":false,"suffix":""},{"dropping-particle":"","family":"Jerrett","given":"Michael","non-dropping-particle":"","parse-names":false,"suffix":""},{"dropping-particle":"","family":"Balmes","given":"John R","non-dropping-particle":"","parse-names":false,"suffix":""},{"dropping-particle":"","family":"Elliott","given":"Catherine T","non-dropping-particle":"","parse-names":false,"suffix":""}],"container-title":"Environmental Health Perspectives","id":"ITEM-1","issue":"9","issued":{"date-parts":[["2016","9"]]},"page":"1334-1343","publisher":"US DEPT HEALTH HUMAN SCIENCES PUBLIC HEALTH SCIENCE","publisher-place":"NATL INST HEALTH, NATL INST ENVIRONMENTAL HEALTH SCIENCES, PO BOX 12233, RES TRIANGLE PK, NC 27709-2233 USA","title":"Critical Review of Health Impacts of Wildfire Smoke Exposure","type":"article-journal","volume":"124"},"uris":["http://www.mendeley.com/documents/?uuid=079d43ec-1495-4429-8b7c-79191f9df036"]},{"id":"ITEM-2","itemData":{"DOI":"10.1016/j.scitotenv.2017.12.086","ISSN":"00489697","abstract":"The natural cycle of landscape fire maintains the ecological health of the land, yet adverse health effects associated with exposure to emissions from wildfire produce public health and clinical challenges. Systematic reviews conclude that a positive association exists between exposure to wildfire smoke or wildfire particulate matter (PM2.5) and all-cause mortality and respiratory morbidity. Respiratory morbidity includes asthma, chronic obstructive pulmonary disease (COPD), bronchitis and pneumonia. The epidemiological data linking wildfire smoke exposure to cardiovascular mortality and morbidity is mixed, and inconclusive. More studies are needed to define the risk for common and costly clinical cardiovascular outcomes. Susceptible populations include people with respiratory and possibly cardiovascular diseases, middle-aged and older adults, children, pregnant women and the fetus. The increasing frequency of large wildland fires, the expansion of the wildland-urban interface, the area between unoccupied land and human development; and an increasing and aging US. population are increasing the number of people at-risk from wildfire smoke, thus highlighting the necessity for broadening stakeholder cooperation to address the health effects of wildfire. While much is known, many questions remain and require further population-based, clinical and occupational health research. Health effects measured over much wider geographical areas and for longer periods time will better define the risk for adverse health outcomes, identify the sensitive populations and assess the influence of social factors on the relationship between exposure and health outcomes. Improving exposure models and access to large clinical databases foreshadow improved risk analysis facilitating more effective risk management. Fuel and smoke management remains an important component for protecting population health. Improved smoke forecasting and translation of environmental health science into communication of actionable information for use by public health officials, healthcare professionals and the public is needed to motivate behaviors that lower exposure and protect public health, particularly among those at high risk. Published by Elsevier B.V.","author":[{"dropping-particle":"","family":"Cascio","given":"Wayne E","non-dropping-particle":"","parse-names":false,"suffix":""}],"container-title":"Science of The Total Environment","id":"ITEM-2","issued":{"date-parts":[["2018","5"]]},"page":"586-595","publisher":"ELSEVIER SCIENCE BV","publisher-place":"PO BOX 211, 1000 AE AMSTERDAM, NETHERLANDS","title":"Wildland fire smoke and human health","type":"article-journal","volume":"624"},"uris":["http://www.mendeley.com/documents/?uuid=4a058765-b22a-4a12-9b96-262863b80840"]}],"mendeley":{"formattedCitation":"(Reid &lt;i&gt;et al.&lt;/i&gt;, 2016; Cascio, 2018)","plainTextFormattedCitation":"(Reid et al., 2016; Cascio, 2018)","previouslyFormattedCitation":"(Reid &lt;i&gt;et al.&lt;/i&gt;, 2016; Cascio, 2018)"},"properties":{"noteIndex":0},"schema":"https://github.com/citation-style-language/schema/raw/master/csl-citation.json"}</w:instrText>
      </w:r>
      <w:r w:rsidR="00303370">
        <w:fldChar w:fldCharType="separate"/>
      </w:r>
      <w:r w:rsidR="00303370" w:rsidRPr="00303370">
        <w:rPr>
          <w:noProof/>
        </w:rPr>
        <w:t xml:space="preserve">(Reid </w:t>
      </w:r>
      <w:r w:rsidR="00303370" w:rsidRPr="00303370">
        <w:rPr>
          <w:i/>
          <w:noProof/>
        </w:rPr>
        <w:t>et al.</w:t>
      </w:r>
      <w:r w:rsidR="00303370" w:rsidRPr="00303370">
        <w:rPr>
          <w:noProof/>
        </w:rPr>
        <w:t>, 2016; Cascio, 2018)</w:t>
      </w:r>
      <w:r w:rsidR="00303370">
        <w:fldChar w:fldCharType="end"/>
      </w:r>
      <w:r w:rsidR="000365C5">
        <w:t>.</w:t>
      </w:r>
      <w:r w:rsidR="00481D00">
        <w:t xml:space="preserve"> </w:t>
      </w:r>
      <w:r w:rsidR="000365C5">
        <w:t xml:space="preserve"> </w:t>
      </w:r>
    </w:p>
    <w:p w14:paraId="2CE6E3E2" w14:textId="39BBBA9D" w:rsidR="004941A3" w:rsidRDefault="004941A3" w:rsidP="00FF7F74">
      <w:pPr>
        <w:rPr>
          <w:b/>
          <w:bCs/>
        </w:rPr>
      </w:pPr>
      <w:r>
        <w:rPr>
          <w:b/>
          <w:bCs/>
        </w:rPr>
        <w:t>OORZAKEN VAN VUUR BESPREKEN</w:t>
      </w:r>
    </w:p>
    <w:p w14:paraId="71F2FAD0" w14:textId="1CC8803A" w:rsidR="00A5355D" w:rsidRDefault="00196295" w:rsidP="00FF7F74">
      <w:pPr>
        <w:rPr>
          <w:b/>
          <w:bCs/>
        </w:rPr>
      </w:pPr>
      <w:r>
        <w:t>Throughout the last</w:t>
      </w:r>
      <w:r w:rsidR="00526CF0">
        <w:t xml:space="preserve"> century a rise of temperature </w:t>
      </w:r>
      <w:r w:rsidR="00474ED7">
        <w:t xml:space="preserve">on a global scale </w:t>
      </w:r>
      <w:r w:rsidR="00526CF0">
        <w:t>has been observed (with the mean temperature between 1986 to 2005 as a base temperature). This rise in temperature has been related to greenhouse gasses that are emitted by</w:t>
      </w:r>
      <w:r w:rsidR="004A0F52">
        <w:t xml:space="preserve"> human activity</w:t>
      </w:r>
      <w:r w:rsidR="00526CF0">
        <w:t>.</w:t>
      </w:r>
      <w:r w:rsidR="007914A8">
        <w:t xml:space="preserve"> The effect</w:t>
      </w:r>
      <w:r w:rsidR="00891EB0">
        <w:t>s of th</w:t>
      </w:r>
      <w:r w:rsidR="00ED6713">
        <w:t>is</w:t>
      </w:r>
      <w:r w:rsidR="00891EB0">
        <w:t xml:space="preserve"> </w:t>
      </w:r>
      <w:r w:rsidR="00ED6713">
        <w:t>phenomenon</w:t>
      </w:r>
      <w:r w:rsidR="00891EB0">
        <w:t xml:space="preserve"> </w:t>
      </w:r>
      <w:r w:rsidR="001B2A71">
        <w:t xml:space="preserve">has on the atmospheric and biochemical cycles </w:t>
      </w:r>
      <w:r w:rsidR="00A76693">
        <w:fldChar w:fldCharType="begin" w:fldLock="1"/>
      </w:r>
      <w:r w:rsidR="0071191B">
        <w:instrText>ADDIN CSL_CITATION {"citationItems":[{"id":"ITEM-1","itemData":{"author":[{"dropping-particle":"","family":"Hartmann","given":"D.L.","non-dropping-particle":"","parse-names":false,"suffix":""},{"dropping-particle":"","family":"Klein Tank","given":"A.M.G.","non-dropping-particle":"","parse-names":false,"suffix":""},{"dropping-particle":"","family":"Rusticucci","given":"M.","non-dropping-particle":"","parse-names":false,"suffix":""},{"dropping-particle":"","family":"Alexander","given":"L.V.","non-dropping-particle":"","parse-names":false,"suffix":""},{"dropping-particle":"","family":"Brönnimann","given":"S.","non-dropping-particle":"","parse-names":false,"suffix":""},{"dropping-particle":"","family":"Charabi","given":"Y.","non-dropping-particle":"","parse-names":false,"suffix":""},{"dropping-particle":"","family":"Dentener, F.J. Dlugokencky","given":"E.J.","non-dropping-particle":"","parse-names":false,"suffix":""},{"dropping-particle":"","family":"Easterling","given":"D.R.","non-dropping-particle":"","parse-names":false,"suffix":""},{"dropping-particle":"","family":"Kaplan","given":"A.","non-dropping-particle":"","parse-names":false,"suffix":""},{"dropping-particle":"","family":"Soden","given":"B.J.","non-dropping-particle":"","parse-names":false,"suffix":""},{"dropping-particle":"","family":"Thorne","given":"P.W.","non-dropping-particle":"","parse-names":false,"suffix":""},{"dropping-particle":"","family":"Wild","given":"M.","non-dropping-particle":"","parse-names":false,"suffix":""},{"dropping-particle":"","family":"Zhai","given":"P.M.","non-dropping-particle":"","parse-names":false,"suffix":""}],"container-title":": 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9-255","publisher":"Cambridge University Press","publisher-place":"Cambridge, United Kingdom and New York, NY, US","title":"Observations: Atmosphere and Surface","type":"chapter"},"uris":["http://www.mendeley.com/documents/?uuid=07827c90-3b6f-44fa-98be-f87182b50a8f"]}],"mendeley":{"formattedCitation":"(Hartmann &lt;i&gt;et al.&lt;/i&gt;, 2013)","plainTextFormattedCitation":"(Hartmann et al., 2013)","previouslyFormattedCitation":"(Hartmann &lt;i&gt;et al.&lt;/i&gt;, 2013)"},"properties":{"noteIndex":0},"schema":"https://github.com/citation-style-language/schema/raw/master/csl-citation.json"}</w:instrText>
      </w:r>
      <w:r w:rsidR="00A76693">
        <w:fldChar w:fldCharType="separate"/>
      </w:r>
      <w:r w:rsidR="00A76693" w:rsidRPr="00A76693">
        <w:rPr>
          <w:noProof/>
        </w:rPr>
        <w:t xml:space="preserve">(Hartmann </w:t>
      </w:r>
      <w:r w:rsidR="00A76693" w:rsidRPr="00A76693">
        <w:rPr>
          <w:i/>
          <w:noProof/>
        </w:rPr>
        <w:t>et al.</w:t>
      </w:r>
      <w:r w:rsidR="00A76693" w:rsidRPr="00A76693">
        <w:rPr>
          <w:noProof/>
        </w:rPr>
        <w:t>, 2013)</w:t>
      </w:r>
      <w:r w:rsidR="00A76693">
        <w:fldChar w:fldCharType="end"/>
      </w:r>
      <w:r w:rsidR="00A76693">
        <w:t>.</w:t>
      </w:r>
      <w:r w:rsidR="00A5355D">
        <w:t xml:space="preserve"> </w:t>
      </w:r>
      <w:r w:rsidR="00ED6713">
        <w:t xml:space="preserve">It is also </w:t>
      </w:r>
      <w:r w:rsidR="008D596C">
        <w:t xml:space="preserve">going to affect </w:t>
      </w:r>
      <w:r w:rsidR="00C32395">
        <w:t>various</w:t>
      </w:r>
      <w:r w:rsidR="008D596C">
        <w:t xml:space="preserve"> fire regimes around the world</w:t>
      </w:r>
      <w:r w:rsidR="00EF5C53">
        <w:t>.</w:t>
      </w:r>
      <w:r w:rsidR="00CF773C">
        <w:t xml:space="preserve"> The effects of climate change will </w:t>
      </w:r>
      <w:r w:rsidR="001A142C">
        <w:t xml:space="preserve">impact </w:t>
      </w:r>
      <w:r w:rsidR="00A5355D">
        <w:t>the burning seasons</w:t>
      </w:r>
      <w:r w:rsidR="00CF773C">
        <w:t>. They</w:t>
      </w:r>
      <w:r w:rsidR="001A142C">
        <w:t xml:space="preserve"> are </w:t>
      </w:r>
      <w:r w:rsidR="00A5355D">
        <w:t xml:space="preserve">going to be longer and the </w:t>
      </w:r>
      <w:r w:rsidR="001A142C">
        <w:t xml:space="preserve">frequency of is increasing over the 21th century </w:t>
      </w:r>
      <w:r w:rsidR="00A5355D">
        <w:fldChar w:fldCharType="begin" w:fldLock="1"/>
      </w:r>
      <w:r w:rsidR="00A5355D">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Flannigan &lt;i&gt;et al.&lt;/i&gt;, 2009)","plainTextFormattedCitation":"(Flannigan et al., 2009)","previouslyFormattedCitation":"(Flannigan &lt;i&gt;et al.&lt;/i&gt;, 2009)"},"properties":{"noteIndex":0},"schema":"https://github.com/citation-style-language/schema/raw/master/csl-citation.json"}</w:instrText>
      </w:r>
      <w:r w:rsidR="00A5355D">
        <w:fldChar w:fldCharType="separate"/>
      </w:r>
      <w:r w:rsidR="00A5355D" w:rsidRPr="00E440F7">
        <w:rPr>
          <w:noProof/>
        </w:rPr>
        <w:t xml:space="preserve">(Flannigan </w:t>
      </w:r>
      <w:r w:rsidR="00A5355D" w:rsidRPr="00E440F7">
        <w:rPr>
          <w:i/>
          <w:noProof/>
        </w:rPr>
        <w:t>et al.</w:t>
      </w:r>
      <w:r w:rsidR="00A5355D" w:rsidRPr="00E440F7">
        <w:rPr>
          <w:noProof/>
        </w:rPr>
        <w:t>, 2009)</w:t>
      </w:r>
      <w:r w:rsidR="00A5355D">
        <w:fldChar w:fldCharType="end"/>
      </w:r>
      <w:r w:rsidR="00A5355D">
        <w:t>.</w:t>
      </w:r>
      <w:r w:rsidR="0071191B">
        <w:t xml:space="preserve"> </w:t>
      </w:r>
      <w:r w:rsidR="00504823">
        <w:t xml:space="preserve">Furthermore, </w:t>
      </w:r>
      <w:r w:rsidR="0071191B">
        <w:t xml:space="preserve">potential of the fire is going to increase and even be amplified by the landcover as a response to the warmer and drier climate </w:t>
      </w:r>
      <w:r w:rsidR="0071191B">
        <w:fldChar w:fldCharType="begin" w:fldLock="1"/>
      </w:r>
      <w:r w:rsidR="004000AF">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Liu, Stanturf and Goodrick, 2010)","plainTextFormattedCitation":"(Liu, Stanturf and Goodrick, 2010)","previouslyFormattedCitation":"(Liu, Stanturf and Goodrick, 2010)"},"properties":{"noteIndex":0},"schema":"https://github.com/citation-style-language/schema/raw/master/csl-citation.json"}</w:instrText>
      </w:r>
      <w:r w:rsidR="0071191B">
        <w:fldChar w:fldCharType="separate"/>
      </w:r>
      <w:r w:rsidR="0071191B" w:rsidRPr="0071191B">
        <w:rPr>
          <w:noProof/>
        </w:rPr>
        <w:t>(Liu, Stanturf and Goodrick, 2010)</w:t>
      </w:r>
      <w:r w:rsidR="0071191B">
        <w:fldChar w:fldCharType="end"/>
      </w:r>
      <w:r w:rsidR="0071191B">
        <w:t xml:space="preserve">. </w:t>
      </w:r>
    </w:p>
    <w:p w14:paraId="7E8EC5E7" w14:textId="74D17E70" w:rsidR="00781390" w:rsidRDefault="0056239B" w:rsidP="00743E0F">
      <w:r>
        <w:t xml:space="preserve">Climate change effects </w:t>
      </w:r>
      <w:r w:rsidR="003661D7">
        <w:t xml:space="preserve">various fire regimes </w:t>
      </w:r>
      <w:r>
        <w:t>all over the world, including Europe, Currently,</w:t>
      </w:r>
      <w:r w:rsidR="00EE73AE">
        <w:t xml:space="preserve"> around </w:t>
      </w:r>
      <w:r w:rsidR="00AE4178">
        <w:t xml:space="preserve">70% of the fires </w:t>
      </w:r>
      <w:r w:rsidR="00F726D9">
        <w:t xml:space="preserve">and 85% of the burned surface area </w:t>
      </w:r>
      <w:r w:rsidR="006732AF">
        <w:t xml:space="preserve">in </w:t>
      </w:r>
      <w:r w:rsidR="00420E6B">
        <w:t xml:space="preserve">are </w:t>
      </w:r>
      <w:r w:rsidR="00AE4178">
        <w:t>in the Mediterranean Regio</w:t>
      </w:r>
      <w:r w:rsidR="00571CBF">
        <w:t>n</w:t>
      </w:r>
      <w:r w:rsidR="00615465">
        <w:t xml:space="preserve"> in Europe</w:t>
      </w:r>
      <w:r w:rsidR="009F6CD5">
        <w:t xml:space="preserve">. Therefore, is the Mediterranean area </w:t>
      </w:r>
      <w:r w:rsidR="00AE4178">
        <w:t xml:space="preserve">extensively researched </w:t>
      </w:r>
      <w:r w:rsidR="009C4A1B">
        <w:t>by various researchers</w:t>
      </w:r>
      <w:r w:rsidR="009F6CD5">
        <w:t xml:space="preserve"> </w:t>
      </w:r>
      <w:r w:rsidR="00AE4178">
        <w:fldChar w:fldCharType="begin" w:fldLock="1"/>
      </w:r>
      <w:r w:rsidR="006B0B69">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id":"ITEM-2","itemData":{"author":[{"dropping-particle":"","family":"San-Miguel-Ayanz","given":"J","non-dropping-particle":"","parse-names":false,"suffix":""},{"dropping-particle":"","family":"Camia","given":"A","non-dropping-particle":"","parse-names":false,"suffix":""}],"container-title":"Mapping the impacts of natural hazards and technological accidents in Europe: an overview of the last decade’.(Eds A Wehrli, J Herkendell, A Jol) EEA Technical Report N","id":"ITEM-2","issued":{"date-parts":[["2010"]]},"page":"47-53","title":"Forest fires","type":"article-journal","volume":"13"},"uris":["http://www.mendeley.com/documents/?uuid=fbbe89ea-83bf-4804-8631-ed0d7408a19a"]},{"id":"ITEM-3","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3","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San-Miguel-Ayanz and Camia, 2010; Oliveira &lt;i&gt;et al.&lt;/i&gt;, 2012; Ganteaume &lt;i&gt;et al.&lt;/i&gt;, 2013)","plainTextFormattedCitation":"(San-Miguel-Ayanz and Camia, 2010; Oliveira et al., 2012; Ganteaume et al., 2013)","previouslyFormattedCitation":"(San-Miguel-Ayanz and Camia, 2010; Oliveira &lt;i&gt;et al.&lt;/i&gt;, 2012; Ganteaume &lt;i&gt;et al.&lt;/i&gt;, 2013)"},"properties":{"noteIndex":0},"schema":"https://github.com/citation-style-language/schema/raw/master/csl-citation.json"}</w:instrText>
      </w:r>
      <w:r w:rsidR="00AE4178">
        <w:fldChar w:fldCharType="separate"/>
      </w:r>
      <w:r w:rsidR="00AE4178" w:rsidRPr="00AE4178">
        <w:rPr>
          <w:noProof/>
        </w:rPr>
        <w:t xml:space="preserve">(San-Miguel-Ayanz and Camia, 2010; Oliveira </w:t>
      </w:r>
      <w:r w:rsidR="00AE4178" w:rsidRPr="00AE4178">
        <w:rPr>
          <w:i/>
          <w:noProof/>
        </w:rPr>
        <w:t>et al.</w:t>
      </w:r>
      <w:r w:rsidR="00AE4178" w:rsidRPr="00AE4178">
        <w:rPr>
          <w:noProof/>
        </w:rPr>
        <w:t xml:space="preserve">, 2012; Ganteaume </w:t>
      </w:r>
      <w:r w:rsidR="00AE4178" w:rsidRPr="00AE4178">
        <w:rPr>
          <w:i/>
          <w:noProof/>
        </w:rPr>
        <w:t>et al.</w:t>
      </w:r>
      <w:r w:rsidR="00AE4178" w:rsidRPr="00AE4178">
        <w:rPr>
          <w:noProof/>
        </w:rPr>
        <w:t>, 2013)</w:t>
      </w:r>
      <w:r w:rsidR="00AE4178">
        <w:fldChar w:fldCharType="end"/>
      </w:r>
      <w:r w:rsidR="00E56086">
        <w:t>.</w:t>
      </w:r>
      <w:r w:rsidR="00C66262">
        <w:t xml:space="preserve"> </w:t>
      </w:r>
      <w:r w:rsidR="009F6CD5">
        <w:t xml:space="preserve">The effect of climate </w:t>
      </w:r>
      <w:r w:rsidR="008C2F60">
        <w:t xml:space="preserve">change </w:t>
      </w:r>
      <w:r w:rsidR="00C66262">
        <w:t xml:space="preserve">is causing </w:t>
      </w:r>
      <w:r w:rsidR="00593A9D">
        <w:t>that some regions are going to</w:t>
      </w:r>
      <w:r w:rsidR="004000AF">
        <w:t xml:space="preserve"> </w:t>
      </w:r>
      <w:r w:rsidR="00231274">
        <w:t xml:space="preserve">experience a higher </w:t>
      </w:r>
      <w:r w:rsidR="004000AF">
        <w:t xml:space="preserve">frequency of wildfires and </w:t>
      </w:r>
      <w:r w:rsidR="001D72C4">
        <w:t xml:space="preserve">an </w:t>
      </w:r>
      <w:r w:rsidR="004000AF">
        <w:t>increase intensity and size</w:t>
      </w:r>
      <w:r w:rsidR="00781390">
        <w:t>, because the drier</w:t>
      </w:r>
      <w:r w:rsidR="00FC6CD9">
        <w:t xml:space="preserve"> periods and the fire seasons are going to be longer</w:t>
      </w:r>
      <w:r w:rsidR="004000AF">
        <w:t xml:space="preserve"> </w:t>
      </w:r>
      <w:r w:rsidR="004000AF">
        <w:fldChar w:fldCharType="begin" w:fldLock="1"/>
      </w:r>
      <w:r w:rsidR="00B74EFB">
        <w:instrText>ADDIN CSL_CITATION {"citationItems":[{"id":"ITEM-1","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1","issued":{"date-parts":[["2013"]]},"page":"11-22","title":"Analysis of large fires in European Mediterranean landscapes: Lessons learned and perspectives","type":"article-journal","volume":"294"},"uris":["http://www.mendeley.com/documents/?uuid=52802472-eb84-4fcc-950d-a93b25e25988"]}],"mendeley":{"formattedCitation":"(San-Miguel-Ayanz, Moreno and Camia, 2013)","plainTextFormattedCitation":"(San-Miguel-Ayanz, Moreno and Camia, 2013)","previouslyFormattedCitation":"(San-Miguel-Ayanz, Moreno and Camia, 2013)"},"properties":{"noteIndex":0},"schema":"https://github.com/citation-style-language/schema/raw/master/csl-citation.json"}</w:instrText>
      </w:r>
      <w:r w:rsidR="004000AF">
        <w:fldChar w:fldCharType="separate"/>
      </w:r>
      <w:r w:rsidR="004000AF" w:rsidRPr="004000AF">
        <w:rPr>
          <w:noProof/>
        </w:rPr>
        <w:t>(San-Miguel-Ayanz, Moreno and Camia, 2013)</w:t>
      </w:r>
      <w:r w:rsidR="004000AF">
        <w:fldChar w:fldCharType="end"/>
      </w:r>
      <w:r w:rsidR="008464A2">
        <w:t>.</w:t>
      </w:r>
      <w:r w:rsidR="00593A9D">
        <w:t xml:space="preserve"> </w:t>
      </w:r>
      <w:r w:rsidR="006B0B69">
        <w:fldChar w:fldCharType="begin" w:fldLock="1"/>
      </w:r>
      <w:r w:rsidR="00A76693">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manualFormatting":"Lung et al. (2013)","plainTextFormattedCitation":"(Lung et al., 2013)","previouslyFormattedCitation":"(Lung &lt;i&gt;et al.&lt;/i&gt;, 2013)"},"properties":{"noteIndex":0},"schema":"https://github.com/citation-style-language/schema/raw/master/csl-citation.json"}</w:instrText>
      </w:r>
      <w:r w:rsidR="006B0B69">
        <w:fldChar w:fldCharType="separate"/>
      </w:r>
      <w:r w:rsidR="006B0B69" w:rsidRPr="006B0B69">
        <w:rPr>
          <w:noProof/>
        </w:rPr>
        <w:t xml:space="preserve">Lung </w:t>
      </w:r>
      <w:r w:rsidR="006B0B69" w:rsidRPr="006B0B69">
        <w:rPr>
          <w:i/>
          <w:noProof/>
        </w:rPr>
        <w:t>et al.</w:t>
      </w:r>
      <w:r w:rsidR="006B0B69" w:rsidRPr="006B0B69">
        <w:rPr>
          <w:noProof/>
        </w:rPr>
        <w:t xml:space="preserve"> </w:t>
      </w:r>
      <w:r w:rsidR="00C23727">
        <w:rPr>
          <w:noProof/>
        </w:rPr>
        <w:t>(</w:t>
      </w:r>
      <w:r w:rsidR="006B0B69" w:rsidRPr="006B0B69">
        <w:rPr>
          <w:noProof/>
        </w:rPr>
        <w:t>2013)</w:t>
      </w:r>
      <w:r w:rsidR="006B0B69">
        <w:fldChar w:fldCharType="end"/>
      </w:r>
      <w:r w:rsidR="00C23727">
        <w:t xml:space="preserve"> has displayed that the coming century the risk of forest fires </w:t>
      </w:r>
      <w:r w:rsidR="00444465">
        <w:t xml:space="preserve">is going to be </w:t>
      </w:r>
      <w:r w:rsidR="00C23727">
        <w:t xml:space="preserve">higher in higher </w:t>
      </w:r>
      <w:r w:rsidR="000C6018">
        <w:t>centred</w:t>
      </w:r>
      <w:r w:rsidR="00F066D6">
        <w:t xml:space="preserve"> </w:t>
      </w:r>
      <w:r w:rsidR="00C23727">
        <w:t xml:space="preserve">latitude regions. </w:t>
      </w:r>
    </w:p>
    <w:p w14:paraId="3197DC23" w14:textId="27354E26" w:rsidR="00CC1258" w:rsidRPr="00CC1258" w:rsidRDefault="00CC1258" w:rsidP="00743E0F">
      <w:pPr>
        <w:rPr>
          <w:b/>
          <w:bCs/>
        </w:rPr>
      </w:pPr>
      <w:r>
        <w:rPr>
          <w:b/>
          <w:bCs/>
        </w:rPr>
        <w:t xml:space="preserve">MEER INFORMATIE OVER HET VERANDERDE KLIMAAT IN </w:t>
      </w:r>
      <w:r w:rsidR="00ED6D62">
        <w:rPr>
          <w:b/>
          <w:bCs/>
        </w:rPr>
        <w:t xml:space="preserve">EUROPEAN ATLANTIC </w:t>
      </w:r>
    </w:p>
    <w:p w14:paraId="5D1D504E" w14:textId="5438D072" w:rsidR="00513346" w:rsidRDefault="000E099F" w:rsidP="00743E0F">
      <w:r>
        <w:t>T</w:t>
      </w:r>
      <w:r w:rsidR="00B74EFB">
        <w:t>he western part of Europe with an Atlantic climate,</w:t>
      </w:r>
      <w:r w:rsidR="0041688D">
        <w:t xml:space="preserve"> </w:t>
      </w:r>
      <w:r w:rsidR="00B74EFB">
        <w:t xml:space="preserve"> has been more effected by the increasing frequency of storms </w:t>
      </w:r>
      <w:r w:rsidR="00515E99">
        <w:fldChar w:fldCharType="begin" w:fldLock="1"/>
      </w:r>
      <w:r w:rsidR="00E7080A">
        <w:instrText>ADDIN CSL_CITATION {"citationItems":[{"id":"ITEM-1","itemData":{"DOI":"10.1017/CBO9781107415386.003","ISBN":"9781107415386","abstract":"This chapter reviews the scientific evidence published since the IPCC Fourth Assessment Report (AR4) on observed and projected impacts of anthropogenic climate change in Europe and adaptation responses. The geographical scope of this chapter is the same as in AR4 with the inclusion of Turkey. Thus, the European region includes all countries from Iceland in the west to the Russian Federation (west of the Urals) and the Caspian Sea in the east, and from the northern shores of the Mediterranean and Black Seas and the Caucasus in the south to the Arctic Ocean in the north. Impacts above the Arctic Circle are addressed in Chapter 28 and impacts in the Baltic and Mediterranean Seas in Chapter 30. Impacts in Malta, Cyprus, and other island states in Europe are discussed in Chapter 29. The European region has been divided into five sub-regions (see Figure 23-1): Atlantic, Alpine, Southern, Northern, and Continental. The sub-regions are derived by aggregating the climate zones developed by Metzger et al. (2005) and therefore represent geographical and ecological zones rather than political boundaries. The scientific evidence has been evaluated to compare impacts across (rather than within) sub-regions, although this was not always possible depending on the scientific information available. 23.1.1. Scope and Route Map of Chapter, The chapter is structured around key policy areas. Sections 23.3 to 23.6 summarize the latest scientific evidence on sensitivity climate, observed impacts and attribution, projected impacts, and adaptation options, with respect to four main categories of impacts: • Production systems and physical infrastructure • Agriculture, fisheries, forestry, and bioenergy production • Health protection and social welfare • Protection of environmental quality and biological conservation The benefit of assessing evidence in a regional chapter is that impacts across sectors can be described, and interactions between impacts can be identified. Further, the cross-sectoral decision making required to address climate change can be reviewed. The chapter also includes sections that were not in AR4.","author":[{"dropping-particle":"","family":"Kovats","given":"R. Sari","non-dropping-particle":"","parse-names":false,"suffix":""},{"dropping-particle":"","family":"Valentini","given":"Riccardo","non-dropping-particle":"","parse-names":false,"suffix":""},{"dropping-particle":"","family":"Bouwer","given":"Laurens M.","non-dropping-particle":"","parse-names":false,"suffix":""},{"dropping-particle":"","family":"Georgopoulou","given":"Elena","non-dropping-particle":"","parse-names":false,"suffix":""},{"dropping-particle":"","family":"Jacob","given":"Daniela","non-dropping-particle":"","parse-names":false,"suffix":""},{"dropping-particle":"","family":"Martin","given":"Eric","non-dropping-particle":"","parse-names":false,"suffix":""},{"dropping-particle":"","family":"Rounsevell","given":"Mark","non-dropping-particle":"","parse-names":false,"suffix":""},{"dropping-particle":"","family":"Soussana","given":"Jean Francois","non-dropping-particle":"","parse-names":false,"suffix":""}],"container-title":"Climate Change 2014: Impacts, Adaptation and Vulnerability","editor":[{"dropping-particle":"","family":"Barros","given":"Vicente R.","non-dropping-particle":"","parse-names":false,"suffix":""},{"dropping-particle":"","family":"Field","given":"Christopher B.","non-dropping-particle":"","parse-names":false,"suffix":""},{"dropping-particle":"","family":"Dokken","given":"David Jon","non-dropping-particle":"","parse-names":false,"suffix":""},{"dropping-particle":"","family":"Mastrandrea","given":"Michael D.","non-dropping-particle":"","parse-names":false,"suffix":""},{"dropping-particle":"","family":"Mach","given":"Katharine J.","non-dropping-particle":"","parse-names":false,"suffix":""}],"id":"ITEM-1","issued":{"date-parts":[["2015"]]},"page":"1267-1326","publisher":"Cambridge University Press","publisher-place":"Cambridge","title":"Europe","type":"chapter"},"uris":["http://www.mendeley.com/documents/?uuid=c6648e41-ca61-443f-a49a-dbdcb88db3c0"]}],"mendeley":{"formattedCitation":"(Kovats &lt;i&gt;et al.&lt;/i&gt;, 2015)","plainTextFormattedCitation":"(Kovats et al., 2015)","previouslyFormattedCitation":"(Kovats &lt;i&gt;et al.&lt;/i&gt;, 2015)"},"properties":{"noteIndex":0},"schema":"https://github.com/citation-style-language/schema/raw/master/csl-citation.json"}</w:instrText>
      </w:r>
      <w:r w:rsidR="00515E99">
        <w:fldChar w:fldCharType="separate"/>
      </w:r>
      <w:r w:rsidR="00515E99" w:rsidRPr="00515E99">
        <w:rPr>
          <w:noProof/>
        </w:rPr>
        <w:t xml:space="preserve">(Kovats </w:t>
      </w:r>
      <w:r w:rsidR="00515E99" w:rsidRPr="00515E99">
        <w:rPr>
          <w:i/>
          <w:noProof/>
        </w:rPr>
        <w:t>et al.</w:t>
      </w:r>
      <w:r w:rsidR="00515E99" w:rsidRPr="00515E99">
        <w:rPr>
          <w:noProof/>
        </w:rPr>
        <w:t>, 2015)</w:t>
      </w:r>
      <w:r w:rsidR="00515E99">
        <w:fldChar w:fldCharType="end"/>
      </w:r>
      <w:r w:rsidR="00515E99">
        <w:t xml:space="preserve"> </w:t>
      </w:r>
      <w:r w:rsidR="00B74EFB">
        <w:t xml:space="preserve">and pest species infecting forestry </w:t>
      </w:r>
      <w:r w:rsidR="00B74EFB">
        <w:fldChar w:fldCharType="begin" w:fldLock="1"/>
      </w:r>
      <w:r w:rsidR="00515E99">
        <w:instrText>ADDIN CSL_CITATION {"citationItems":[{"id":"ITEM-1","itemData":{"DOI":"https://doi.org/10.1016/j.foreco.2009.09.023","ISSN":"0378-1127","abstract":"This study compiles and summarizes the existing knowledge about observed and projected impacts of climate change on forests in Europe. Forests will have to adapt not only to changes in mean climate variables but also to increased variability with greater risk of extreme weather events, such as prolonged drought, storms and floods. Sensitivity, potential impacts, adaptive capacity, and vulnerability to climate change are reviewed for European forests. The most important potential impacts of climate change on forest goods and services are summarized for the Boreal, Temperate Oceanic, Temperate Continental, Mediterranean, and mountainous regions. Especially in northern and western Europe the increasing atmospheric CO2 content and warmer temperatures are expected to result in positive effects on forest growth and wood production, at least in the short–medium term. On the other hand, increasing drought and disturbance risks will cause adverse effects. These negative impacts are very likely to outweigh positive trends in southern and eastern Europe. From west to east, the drought risk increases. In the Mediterranean regions productivity is expected to decline due to strongly increased droughts and fire risks. Adaptive capacity consists of the inherent adaptive capacity of trees and forest ecosystems and of socio-economic factors determining the capability to implement planned adaptation. The adaptive capacity in the forest sector is relatively large in the Boreal and the Temperate Oceanic regions, more constrained by socio-economic factors in the Temperate Continental, and most limited in the Mediterranean region where large forest areas are only extensively managed or unmanaged. Potential impacts and risks are best studied and understood with respect to wood production. It is clear that all other goods and services provided by European forests will also be impacted by climate change, but much less knowledge is available to quantify these impacts. Understanding of adaptive capacity and regional vulnerability to climate change in European forests is not well developed and requires more focussed research efforts. An interdisciplinary research agenda integrated with monitoring networks and projection models is needed to provide information at all levels of decision making, from policy development to the management unit.","author":[{"dropping-particle":"","family":"Lindner","given":"Marcus","non-dropping-particle":"","parse-names":false,"suffix":""},{"dropping-particle":"","family":"Maroschek","given":"Michael","non-dropping-particle":"","parse-names":false,"suffix":""},{"dropping-particle":"","family":"Netherer","given":"Sigrid","non-dropping-particle":"","parse-names":false,"suffix":""},{"dropping-particle":"","family":"Kremer","given":"Antoine","non-dropping-particle":"","parse-names":false,"suffix":""},{"dropping-particle":"","family":"Barbati","given":"Anna","non-dropping-particle":"","parse-names":false,"suffix":""},{"dropping-particle":"","family":"Garcia-Gonzalo","given":"Jordi","non-dropping-particle":"","parse-names":false,"suffix":""},{"dropping-particle":"","family":"Seidl","given":"Rupert","non-dropping-particle":"","parse-names":false,"suffix":""},{"dropping-particle":"","family":"Delzon","given":"Sylvain","non-dropping-particle":"","parse-names":false,"suffix":""},{"dropping-particle":"","family":"Corona","given":"Piermaria","non-dropping-particle":"","parse-names":false,"suffix":""},{"dropping-particle":"","family":"Kolström","given":"Marja","non-dropping-particle":"","parse-names":false,"suffix":""},{"dropping-particle":"","family":"Lexer","given":"Manfred J","non-dropping-particle":"","parse-names":false,"suffix":""},{"dropping-particle":"","family":"Marchetti","given":"Marco","non-dropping-particle":"","parse-names":false,"suffix":""}],"container-title":"Forest Ecology and Management","id":"ITEM-1","issue":"4","issued":{"date-parts":[["2010"]]},"page":"698-709","title":"Climate change impacts, adaptive capacity, and vulnerability of European forest ecosystems","type":"article-journal","volume":"259"},"uris":["http://www.mendeley.com/documents/?uuid=05478164-8735-425c-bfa0-fdd404c8c024"]}],"mendeley":{"formattedCitation":"(Lindner &lt;i&gt;et al.&lt;/i&gt;, 2010)","plainTextFormattedCitation":"(Lindner et al., 2010)","previouslyFormattedCitation":"(Lindner &lt;i&gt;et al.&lt;/i&gt;, 2010)"},"properties":{"noteIndex":0},"schema":"https://github.com/citation-style-language/schema/raw/master/csl-citation.json"}</w:instrText>
      </w:r>
      <w:r w:rsidR="00B74EFB">
        <w:fldChar w:fldCharType="separate"/>
      </w:r>
      <w:r w:rsidR="00B74EFB" w:rsidRPr="00B74EFB">
        <w:rPr>
          <w:noProof/>
        </w:rPr>
        <w:t xml:space="preserve">(Lindner </w:t>
      </w:r>
      <w:r w:rsidR="00B74EFB" w:rsidRPr="00B74EFB">
        <w:rPr>
          <w:i/>
          <w:noProof/>
        </w:rPr>
        <w:t>et al.</w:t>
      </w:r>
      <w:r w:rsidR="00B74EFB" w:rsidRPr="00B74EFB">
        <w:rPr>
          <w:noProof/>
        </w:rPr>
        <w:t>, 2010)</w:t>
      </w:r>
      <w:r w:rsidR="00B74EFB">
        <w:fldChar w:fldCharType="end"/>
      </w:r>
      <w:r w:rsidR="00D40E3B">
        <w:t>,</w:t>
      </w:r>
      <w:r w:rsidR="0041688D">
        <w:t xml:space="preserve"> but the increasing risk of wild fires a</w:t>
      </w:r>
      <w:r w:rsidR="00F84880">
        <w:t>n</w:t>
      </w:r>
      <w:r w:rsidR="0041688D">
        <w:t xml:space="preserve">d changing climate zones are </w:t>
      </w:r>
      <w:r w:rsidR="00F84880">
        <w:t xml:space="preserve">effecting. </w:t>
      </w:r>
    </w:p>
    <w:p w14:paraId="054EA9C4" w14:textId="45962D77" w:rsidR="00B708F8" w:rsidRDefault="00A735A1" w:rsidP="00743E0F">
      <w:r>
        <w:t>The Netherlands</w:t>
      </w:r>
      <w:r w:rsidR="00E538DC">
        <w:t xml:space="preserve"> is one of the countries that is going to be influenced by the increasing risk of forest fires</w:t>
      </w:r>
      <w:r w:rsidR="00F66044">
        <w:t xml:space="preserve"> if the predicted scenario of A1B </w:t>
      </w:r>
      <w:r w:rsidR="006C4466">
        <w:t xml:space="preserve">(climate scenario whereby the energy resources are mixed, but </w:t>
      </w:r>
      <w:r w:rsidR="0014463A">
        <w:t xml:space="preserve">if </w:t>
      </w:r>
      <w:r w:rsidR="006C4466">
        <w:t xml:space="preserve">technological development </w:t>
      </w:r>
      <w:r w:rsidR="00A55DEE">
        <w:t xml:space="preserve">in sustainable energy </w:t>
      </w:r>
      <w:r w:rsidR="006C4466">
        <w:t xml:space="preserve">is </w:t>
      </w:r>
      <w:r w:rsidR="00A55DEE">
        <w:t xml:space="preserve">going to be </w:t>
      </w:r>
      <w:r w:rsidR="006C4466">
        <w:t xml:space="preserve">fast </w:t>
      </w:r>
      <w:r w:rsidR="006C4466">
        <w:fldChar w:fldCharType="begin" w:fldLock="1"/>
      </w:r>
      <w:r w:rsidR="00A0412E">
        <w:instrText>ADDIN CSL_CITATION {"citationItems":[{"id":"ITEM-1","itemData":{"author":[{"dropping-particle":"","family":"Nakicenovic","given":"N","non-dropping-particle":"","parse-names":false,"suffix":""},{"dropping-particle":"","family":"Alcamo","given":"J","non-dropping-particle":"","parse-names":false,"suffix":""},{"dropping-particle":"","family":"Grubler","given":"A","non-dropping-particle":"","parse-names":false,"suffix":""},{"dropping-particle":"","family":"Riahi","given":"K","non-dropping-particle":"","parse-names":false,"suffix":""},{"dropping-particle":"","family":"Roehrl","given":"R A","non-dropping-particle":"","parse-names":false,"suffix":""},{"dropping-particle":"","family":"Rogner","given":"H.-H.","non-dropping-particle":"","parse-names":false,"suffix":""},{"dropping-particle":"","family":"Victor","given":"N","non-dropping-particle":"","parse-names":false,"suffix":""}],"id":"ITEM-1","issued":{"date-parts":[["2000"]]},"publisher":"Cambridge University Press","publisher-place":"Cambridge","title":"Special Report on Emissions Scenarios (SRES), A Special Report of Working Group III of the Intergovernmental Panel on Climate Change","type":"book"},"uris":["http://www.mendeley.com/documents/?uuid=740f10cd-fa53-4f84-9b75-877949b08376"]}],"mendeley":{"formattedCitation":"(Nakicenovic &lt;i&gt;et al.&lt;/i&gt;, 2000)","plainTextFormattedCitation":"(Nakicenovic et al., 2000)","previouslyFormattedCitation":"(Nakicenovic &lt;i&gt;et al.&lt;/i&gt;, 2000)"},"properties":{"noteIndex":0},"schema":"https://github.com/citation-style-language/schema/raw/master/csl-citation.json"}</w:instrText>
      </w:r>
      <w:r w:rsidR="006C4466">
        <w:fldChar w:fldCharType="separate"/>
      </w:r>
      <w:r w:rsidR="00E440F7" w:rsidRPr="00E440F7">
        <w:rPr>
          <w:noProof/>
        </w:rPr>
        <w:t xml:space="preserve">(Nakicenovic </w:t>
      </w:r>
      <w:r w:rsidR="00E440F7" w:rsidRPr="00E440F7">
        <w:rPr>
          <w:i/>
          <w:noProof/>
        </w:rPr>
        <w:t>et al.</w:t>
      </w:r>
      <w:r w:rsidR="00E440F7" w:rsidRPr="00E440F7">
        <w:rPr>
          <w:noProof/>
        </w:rPr>
        <w:t>, 2000)</w:t>
      </w:r>
      <w:r w:rsidR="006C4466">
        <w:fldChar w:fldCharType="end"/>
      </w:r>
      <w:r w:rsidR="003C2598">
        <w:t xml:space="preserve"> then this</w:t>
      </w:r>
      <w:r w:rsidR="00DA5B35">
        <w:t xml:space="preserve"> situation could possibly</w:t>
      </w:r>
      <w:r w:rsidR="00F66044">
        <w:t xml:space="preserve"> going to be true</w:t>
      </w:r>
      <w:r w:rsidR="003C62A1">
        <w:t xml:space="preserve"> </w:t>
      </w:r>
      <w:r w:rsidR="003C62A1">
        <w:fldChar w:fldCharType="begin" w:fldLock="1"/>
      </w:r>
      <w:r w:rsidR="00A0412E">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3C62A1">
        <w:fldChar w:fldCharType="separate"/>
      </w:r>
      <w:r w:rsidR="00E440F7" w:rsidRPr="00E440F7">
        <w:rPr>
          <w:noProof/>
        </w:rPr>
        <w:t xml:space="preserve">(Lung </w:t>
      </w:r>
      <w:r w:rsidR="00E440F7" w:rsidRPr="00E440F7">
        <w:rPr>
          <w:i/>
          <w:noProof/>
        </w:rPr>
        <w:t>et al.</w:t>
      </w:r>
      <w:r w:rsidR="00E440F7" w:rsidRPr="00E440F7">
        <w:rPr>
          <w:noProof/>
        </w:rPr>
        <w:t>, 2013)</w:t>
      </w:r>
      <w:r w:rsidR="003C62A1">
        <w:fldChar w:fldCharType="end"/>
      </w:r>
      <w:r w:rsidR="003C2598">
        <w:t xml:space="preserve"> or if this development slow worse.</w:t>
      </w:r>
      <w:r w:rsidR="00357ED7">
        <w:t xml:space="preserve"> Furthermore, this country has a rich history in spatial planning and</w:t>
      </w:r>
      <w:r w:rsidR="00E7080A">
        <w:t xml:space="preserve"> in general water management. </w:t>
      </w:r>
      <w:r w:rsidR="00E7080A">
        <w:lastRenderedPageBreak/>
        <w:t>This lead in the 20</w:t>
      </w:r>
      <w:r w:rsidR="00E7080A" w:rsidRPr="00E7080A">
        <w:rPr>
          <w:vertAlign w:val="superscript"/>
        </w:rPr>
        <w:t>th</w:t>
      </w:r>
      <w:r w:rsidR="00E7080A">
        <w:t xml:space="preserve"> century to greatly improving the Dutch waterworks to protect cities and the diverse spatial policies. These developments resulted in a highly fragmented landscape </w:t>
      </w:r>
      <w:r w:rsidR="00357ED7">
        <w:fldChar w:fldCharType="begin" w:fldLock="1"/>
      </w:r>
      <w:r w:rsidR="00024139">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id":"ITEM-2","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2","issued":{"date-parts":[["2019"]]},"page":"35-58","publisher":"Springer International Publishing","publisher-place":"Cham","title":"Landscapes","type":"chapter"},"uris":["http://www.mendeley.com/documents/?uuid=f6723f20-e4e9-4d4e-8df9-6207f605cffa"]}],"mendeley":{"formattedCitation":"(Janssen-Jansen, 2016; De Mulder, 2019)","plainTextFormattedCitation":"(Janssen-Jansen, 2016; De Mulder, 2019)","previouslyFormattedCitation":"(Janssen-Jansen, 2016; De Mulder, 2019)"},"properties":{"noteIndex":0},"schema":"https://github.com/citation-style-language/schema/raw/master/csl-citation.json"}</w:instrText>
      </w:r>
      <w:r w:rsidR="00357ED7">
        <w:fldChar w:fldCharType="separate"/>
      </w:r>
      <w:r w:rsidR="00E7080A" w:rsidRPr="00E7080A">
        <w:rPr>
          <w:noProof/>
        </w:rPr>
        <w:t>(Janssen-Jansen, 2016; De Mulder, 2019)</w:t>
      </w:r>
      <w:r w:rsidR="00357ED7">
        <w:fldChar w:fldCharType="end"/>
      </w:r>
      <w:r w:rsidR="00E7080A">
        <w:t xml:space="preserve">. </w:t>
      </w:r>
    </w:p>
    <w:p w14:paraId="1230BBD8" w14:textId="035654E6" w:rsidR="00F959D1" w:rsidRPr="00F715AD" w:rsidRDefault="00E7080A" w:rsidP="00743E0F">
      <w:pPr>
        <w:rPr>
          <w:b/>
          <w:bCs/>
        </w:rPr>
      </w:pPr>
      <w:r>
        <w:t xml:space="preserve">In the 2000’s was also a European policy named the Bird and Habitats </w:t>
      </w:r>
      <w:r w:rsidR="00933C40">
        <w:t>directives;</w:t>
      </w:r>
      <w:r>
        <w:t xml:space="preserve"> where</w:t>
      </w:r>
      <w:r w:rsidR="00933C40">
        <w:t xml:space="preserve">by </w:t>
      </w:r>
      <w:r w:rsidR="00AD35F2">
        <w:t>several</w:t>
      </w:r>
      <w:r w:rsidR="00933C40">
        <w:t xml:space="preserve"> </w:t>
      </w:r>
      <w:r w:rsidR="00D56079">
        <w:t>designated landscape</w:t>
      </w:r>
      <w:r w:rsidR="00AD35F2">
        <w:t>s</w:t>
      </w:r>
      <w:r>
        <w:t xml:space="preserve"> are </w:t>
      </w:r>
      <w:r w:rsidR="00C466B4">
        <w:t xml:space="preserve">indicated with the intention </w:t>
      </w:r>
      <w:r>
        <w:t xml:space="preserve">to preserve </w:t>
      </w:r>
      <w:r w:rsidR="00D56079">
        <w:t xml:space="preserve">the European </w:t>
      </w:r>
      <w:r>
        <w:t>biodiversity</w:t>
      </w:r>
      <w:r w:rsidR="00024139">
        <w:t xml:space="preserve">. In the Netherlands, was this mostly done by local and regional local instruments </w:t>
      </w:r>
      <w:r w:rsidR="00024139">
        <w:fldChar w:fldCharType="begin" w:fldLock="1"/>
      </w:r>
      <w:r w:rsidR="00045FCA">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Beunen, Van Assche and Duineveld, 2013)","plainTextFormattedCitation":"(Beunen, Van Assche and Duineveld, 2013)","previouslyFormattedCitation":"(Beunen, Van Assche and Duineveld, 2013)"},"properties":{"noteIndex":0},"schema":"https://github.com/citation-style-language/schema/raw/master/csl-citation.json"}</w:instrText>
      </w:r>
      <w:r w:rsidR="00024139">
        <w:fldChar w:fldCharType="separate"/>
      </w:r>
      <w:r w:rsidR="00024139" w:rsidRPr="00024139">
        <w:rPr>
          <w:noProof/>
        </w:rPr>
        <w:t>(Beunen, Van Assche and Duineveld, 2013)</w:t>
      </w:r>
      <w:r w:rsidR="00024139">
        <w:fldChar w:fldCharType="end"/>
      </w:r>
      <w:r w:rsidR="001F0E7F">
        <w:t xml:space="preserve">. This policy also contributed in the short to the Dutch landscape. </w:t>
      </w:r>
      <w:r w:rsidR="00F959D1">
        <w:t xml:space="preserve">These natural areas are also interesting to observe wildfires, because these fires have </w:t>
      </w:r>
      <w:r w:rsidR="00BC5904">
        <w:t>access to</w:t>
      </w:r>
      <w:r w:rsidR="00F959D1">
        <w:t xml:space="preserve"> </w:t>
      </w:r>
      <w:r w:rsidR="00121A56">
        <w:t>limited natural resources</w:t>
      </w:r>
      <w:r w:rsidR="00F959D1">
        <w:t xml:space="preserve"> to </w:t>
      </w:r>
      <w:r w:rsidR="00F715AD">
        <w:t xml:space="preserve">develop. </w:t>
      </w:r>
      <w:r w:rsidR="00F715AD">
        <w:rPr>
          <w:b/>
          <w:bCs/>
        </w:rPr>
        <w:t>MISSCHIEN NOG REDENEN VERZINNEN WAAROM DIT HANDIG IS</w:t>
      </w:r>
    </w:p>
    <w:p w14:paraId="0BE25780" w14:textId="080EC9C8" w:rsidR="009901CB" w:rsidRDefault="009901CB">
      <w:r>
        <w:t>Another unique trait of the Netherlands</w:t>
      </w:r>
      <w:r w:rsidR="005507E8">
        <w:t xml:space="preserve"> is that it has the highest </w:t>
      </w:r>
      <w:r w:rsidR="002D0B93">
        <w:t xml:space="preserve">population density per square kilometre in Europe </w:t>
      </w:r>
      <w:r w:rsidR="009C1FE4">
        <w:t xml:space="preserve">with 513 people / </w:t>
      </w:r>
      <w:r w:rsidR="009C1FE4" w:rsidRPr="00D05EB6">
        <w:t>km</w:t>
      </w:r>
      <w:r w:rsidR="009C1FE4">
        <w:rPr>
          <w:vertAlign w:val="superscript"/>
        </w:rPr>
        <w:t xml:space="preserve">2 </w:t>
      </w:r>
      <w:r w:rsidR="009C1FE4">
        <w:rPr>
          <w:vertAlign w:val="superscript"/>
        </w:rPr>
        <w:noBreakHyphen/>
      </w:r>
      <w:r w:rsidR="009C1FE4">
        <w:fldChar w:fldCharType="begin" w:fldLock="1"/>
      </w:r>
      <w:r w:rsidR="009C1FE4">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9C1FE4">
        <w:fldChar w:fldCharType="separate"/>
      </w:r>
      <w:r w:rsidR="009C1FE4" w:rsidRPr="00F70172">
        <w:rPr>
          <w:noProof/>
        </w:rPr>
        <w:t>(CBS, 2016)</w:t>
      </w:r>
      <w:r w:rsidR="009C1FE4">
        <w:fldChar w:fldCharType="end"/>
      </w:r>
      <w:r w:rsidR="006165AE">
        <w:t xml:space="preserve"> and really high dense highway infrastructure </w:t>
      </w:r>
      <w:r w:rsidR="006165AE">
        <w:rPr>
          <w:b/>
          <w:bCs/>
        </w:rPr>
        <w:t>BRON ZOEKEN</w:t>
      </w:r>
      <w:r w:rsidR="006165AE">
        <w:t xml:space="preserve">. These traits could also influence the fire regimes in the Netherlands, because most forest fires are indirectly caused by human agents </w:t>
      </w:r>
      <w:r w:rsidR="005F2C4B">
        <w:fldChar w:fldCharType="begin" w:fldLock="1"/>
      </w:r>
      <w:r w:rsidR="00045FCA">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plainTextFormattedCitation":"(Ganteaume et al., 2013)","previouslyFormattedCitation":"(Ganteaume &lt;i&gt;et al.&lt;/i&gt;, 2013)"},"properties":{"noteIndex":0},"schema":"https://github.com/citation-style-language/schema/raw/master/csl-citation.json"}</w:instrText>
      </w:r>
      <w:r w:rsidR="005F2C4B">
        <w:fldChar w:fldCharType="separate"/>
      </w:r>
      <w:r w:rsidR="005F2C4B" w:rsidRPr="000F6FCC">
        <w:rPr>
          <w:noProof/>
        </w:rPr>
        <w:t xml:space="preserve">(Ganteaume </w:t>
      </w:r>
      <w:r w:rsidR="005F2C4B" w:rsidRPr="000F6FCC">
        <w:rPr>
          <w:i/>
          <w:noProof/>
        </w:rPr>
        <w:t>et al.</w:t>
      </w:r>
      <w:r w:rsidR="005F2C4B" w:rsidRPr="000F6FCC">
        <w:rPr>
          <w:noProof/>
        </w:rPr>
        <w:t>, 2013)</w:t>
      </w:r>
      <w:r w:rsidR="005F2C4B">
        <w:fldChar w:fldCharType="end"/>
      </w:r>
      <w:r w:rsidR="005F2C4B">
        <w:t xml:space="preserve"> and a lower distance to </w:t>
      </w:r>
      <w:r w:rsidR="00066AF3">
        <w:t>infrastructure</w:t>
      </w:r>
      <w:r w:rsidR="005F2C4B">
        <w:t xml:space="preserve"> has been related to increasing chance of fire </w:t>
      </w:r>
      <w:r w:rsidR="005F2C4B">
        <w:fldChar w:fldCharType="begin" w:fldLock="1"/>
      </w:r>
      <w:r w:rsidR="005F2C4B">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eviouslyFormattedCitation":"(Oliveira &lt;i&gt;et al.&lt;/i&gt;, 2012)"},"properties":{"noteIndex":0},"schema":"https://github.com/citation-style-language/schema/raw/master/csl-citation.json"}</w:instrText>
      </w:r>
      <w:r w:rsidR="005F2C4B">
        <w:fldChar w:fldCharType="separate"/>
      </w:r>
      <w:r w:rsidR="005F2C4B" w:rsidRPr="00A7027F">
        <w:rPr>
          <w:noProof/>
        </w:rPr>
        <w:t xml:space="preserve">(Oliveira </w:t>
      </w:r>
      <w:r w:rsidR="005F2C4B" w:rsidRPr="00A7027F">
        <w:rPr>
          <w:i/>
          <w:noProof/>
        </w:rPr>
        <w:t>et al.</w:t>
      </w:r>
      <w:r w:rsidR="005F2C4B" w:rsidRPr="00A7027F">
        <w:rPr>
          <w:noProof/>
        </w:rPr>
        <w:t>, 2012)</w:t>
      </w:r>
      <w:r w:rsidR="005F2C4B">
        <w:fldChar w:fldCharType="end"/>
      </w:r>
      <w:r w:rsidR="00EE5042">
        <w:t>. With these relations in mind, it is interesting how the fire regime has developed in for the last couple years with the current increased temperature and increasing chance of wildfires.</w:t>
      </w:r>
    </w:p>
    <w:p w14:paraId="37B2D449" w14:textId="53EAD7CB" w:rsidR="00EA420E" w:rsidRPr="00EA420E" w:rsidRDefault="00EA420E">
      <w:pPr>
        <w:rPr>
          <w:b/>
          <w:bCs/>
        </w:rPr>
      </w:pPr>
      <w:r>
        <w:rPr>
          <w:b/>
          <w:bCs/>
        </w:rPr>
        <w:t>LANDCOVER RELATEREN AAN KANS OP VUUR</w:t>
      </w:r>
      <w:r w:rsidR="00F845E2">
        <w:rPr>
          <w:b/>
          <w:bCs/>
        </w:rPr>
        <w:t xml:space="preserve"> MISSCHIEN AL EERDER</w:t>
      </w:r>
    </w:p>
    <w:p w14:paraId="5F5D7858" w14:textId="65410ED1" w:rsidR="00704694" w:rsidRDefault="001832F7">
      <w:pPr>
        <w:rPr>
          <w:b/>
          <w:bCs/>
        </w:rPr>
      </w:pPr>
      <w:r>
        <w:t>The paper is first going to summarize the datasets and the provide how these datasets are used in the analysis. The results sections are going to give an interpretation of the datasets and the validation of these results. At least, there is going to be a discussion if these results give valid information about the temporal spatial patterns in the Netherlands (</w:t>
      </w:r>
      <w:r>
        <w:rPr>
          <w:b/>
          <w:bCs/>
        </w:rPr>
        <w:t>MOET UITGEBREIDER EN SPECIFIEKER)</w:t>
      </w:r>
    </w:p>
    <w:p w14:paraId="062F658B" w14:textId="54230AAD" w:rsidR="00DE3008" w:rsidRPr="00943242" w:rsidRDefault="00DE3008">
      <w:pPr>
        <w:rPr>
          <w:b/>
          <w:bCs/>
          <w:i/>
          <w:iCs/>
        </w:rPr>
      </w:pPr>
      <w:r>
        <w:rPr>
          <w:b/>
          <w:bCs/>
        </w:rPr>
        <w:br w:type="page"/>
      </w:r>
    </w:p>
    <w:p w14:paraId="1BB562F1" w14:textId="253E9BFD" w:rsidR="00045FCA" w:rsidRPr="00045FCA" w:rsidRDefault="00AE610E" w:rsidP="00045FCA">
      <w:pPr>
        <w:widowControl w:val="0"/>
        <w:autoSpaceDE w:val="0"/>
        <w:autoSpaceDN w:val="0"/>
        <w:adjustRightInd w:val="0"/>
        <w:spacing w:line="240" w:lineRule="auto"/>
        <w:rPr>
          <w:rFonts w:ascii="Calibri" w:hAnsi="Calibri" w:cs="Calibri"/>
          <w:noProof/>
          <w:szCs w:val="24"/>
        </w:rPr>
      </w:pPr>
      <w:r>
        <w:rPr>
          <w:b/>
          <w:bCs/>
        </w:rPr>
        <w:lastRenderedPageBreak/>
        <w:fldChar w:fldCharType="begin" w:fldLock="1"/>
      </w:r>
      <w:r>
        <w:rPr>
          <w:b/>
          <w:bCs/>
        </w:rPr>
        <w:instrText xml:space="preserve">ADDIN Mendeley Bibliography CSL_BIBLIOGRAPHY </w:instrText>
      </w:r>
      <w:r>
        <w:rPr>
          <w:b/>
          <w:bCs/>
        </w:rPr>
        <w:fldChar w:fldCharType="separate"/>
      </w:r>
      <w:r w:rsidR="00045FCA" w:rsidRPr="00045FCA">
        <w:rPr>
          <w:rFonts w:ascii="Calibri" w:hAnsi="Calibri" w:cs="Calibri"/>
          <w:noProof/>
          <w:szCs w:val="24"/>
        </w:rPr>
        <w:t xml:space="preserve">Beunen, R., Van Assche, K. and Duineveld, M. (2013) ‘Performing failure in conservation policy: The implementation of European Union directives in the Netherlands’, </w:t>
      </w:r>
      <w:r w:rsidR="00045FCA" w:rsidRPr="00045FCA">
        <w:rPr>
          <w:rFonts w:ascii="Calibri" w:hAnsi="Calibri" w:cs="Calibri"/>
          <w:i/>
          <w:iCs/>
          <w:noProof/>
          <w:szCs w:val="24"/>
        </w:rPr>
        <w:t>LAND USE POLICY</w:t>
      </w:r>
      <w:r w:rsidR="00045FCA" w:rsidRPr="00045FCA">
        <w:rPr>
          <w:rFonts w:ascii="Calibri" w:hAnsi="Calibri" w:cs="Calibri"/>
          <w:noProof/>
          <w:szCs w:val="24"/>
        </w:rPr>
        <w:t>. THE BOULEVARD, LANGFORD LANE, KIDLINGTON, OXFORD OX5 1GB, OXON, ENGLAND: ELSEVIER SCI LTD, 31(SI), pp. 280–288. doi: 10.1016/j.landusepol.2012.07.009.</w:t>
      </w:r>
    </w:p>
    <w:p w14:paraId="18A17944"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Bowman, D. M. J. S. </w:t>
      </w:r>
      <w:r w:rsidRPr="00045FCA">
        <w:rPr>
          <w:rFonts w:ascii="Calibri" w:hAnsi="Calibri" w:cs="Calibri"/>
          <w:i/>
          <w:iCs/>
          <w:noProof/>
          <w:szCs w:val="24"/>
        </w:rPr>
        <w:t>et al.</w:t>
      </w:r>
      <w:r w:rsidRPr="00045FCA">
        <w:rPr>
          <w:rFonts w:ascii="Calibri" w:hAnsi="Calibri" w:cs="Calibri"/>
          <w:noProof/>
          <w:szCs w:val="24"/>
        </w:rPr>
        <w:t xml:space="preserve"> (2011) ‘The human dimension of fire regimes on Earth’, </w:t>
      </w:r>
      <w:r w:rsidRPr="00045FCA">
        <w:rPr>
          <w:rFonts w:ascii="Calibri" w:hAnsi="Calibri" w:cs="Calibri"/>
          <w:i/>
          <w:iCs/>
          <w:noProof/>
          <w:szCs w:val="24"/>
        </w:rPr>
        <w:t>Journal of Biogeography</w:t>
      </w:r>
      <w:r w:rsidRPr="00045FCA">
        <w:rPr>
          <w:rFonts w:ascii="Calibri" w:hAnsi="Calibri" w:cs="Calibri"/>
          <w:noProof/>
          <w:szCs w:val="24"/>
        </w:rPr>
        <w:t>. 111 RIVER ST, HOBOKEN 07030-5774, NJ USA: WILEY, 38(12), pp. 2223–2236. doi: 10.1111/j.1365-2699.2011.02595.x.</w:t>
      </w:r>
    </w:p>
    <w:p w14:paraId="05B5E4A6"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Cascio, W. E. (2018) ‘Wildland fire smoke and human health’, </w:t>
      </w:r>
      <w:r w:rsidRPr="00045FCA">
        <w:rPr>
          <w:rFonts w:ascii="Calibri" w:hAnsi="Calibri" w:cs="Calibri"/>
          <w:i/>
          <w:iCs/>
          <w:noProof/>
          <w:szCs w:val="24"/>
        </w:rPr>
        <w:t>Science of The Total Environment</w:t>
      </w:r>
      <w:r w:rsidRPr="00045FCA">
        <w:rPr>
          <w:rFonts w:ascii="Calibri" w:hAnsi="Calibri" w:cs="Calibri"/>
          <w:noProof/>
          <w:szCs w:val="24"/>
        </w:rPr>
        <w:t>. PO BOX 211, 1000 AE AMSTERDAM, NETHERLANDS: ELSEVIER SCIENCE BV, 624, pp. 586–595. doi: 10.1016/j.scitotenv.2017.12.086.</w:t>
      </w:r>
    </w:p>
    <w:p w14:paraId="2E115799"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CBS (2016) </w:t>
      </w:r>
      <w:r w:rsidRPr="00045FCA">
        <w:rPr>
          <w:rFonts w:ascii="Calibri" w:hAnsi="Calibri" w:cs="Calibri"/>
          <w:i/>
          <w:iCs/>
          <w:noProof/>
          <w:szCs w:val="24"/>
        </w:rPr>
        <w:t>Transport and mobility 2016</w:t>
      </w:r>
      <w:r w:rsidRPr="00045FCA">
        <w:rPr>
          <w:rFonts w:ascii="Calibri" w:hAnsi="Calibri" w:cs="Calibri"/>
          <w:noProof/>
          <w:szCs w:val="24"/>
        </w:rPr>
        <w:t xml:space="preserve">, </w:t>
      </w:r>
      <w:r w:rsidRPr="00045FCA">
        <w:rPr>
          <w:rFonts w:ascii="Calibri" w:hAnsi="Calibri" w:cs="Calibri"/>
          <w:i/>
          <w:iCs/>
          <w:noProof/>
          <w:szCs w:val="24"/>
        </w:rPr>
        <w:t>Statistics Netherlands</w:t>
      </w:r>
      <w:r w:rsidRPr="00045FCA">
        <w:rPr>
          <w:rFonts w:ascii="Calibri" w:hAnsi="Calibri" w:cs="Calibri"/>
          <w:noProof/>
          <w:szCs w:val="24"/>
        </w:rPr>
        <w:t>. Available at: https://www.cbs.nl/-/media/_pdf/2016/38/2016-transport-and-mobility.pdf.</w:t>
      </w:r>
    </w:p>
    <w:p w14:paraId="6A5A5143"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Flannigan, M. D. </w:t>
      </w:r>
      <w:r w:rsidRPr="00045FCA">
        <w:rPr>
          <w:rFonts w:ascii="Calibri" w:hAnsi="Calibri" w:cs="Calibri"/>
          <w:i/>
          <w:iCs/>
          <w:noProof/>
          <w:szCs w:val="24"/>
        </w:rPr>
        <w:t>et al.</w:t>
      </w:r>
      <w:r w:rsidRPr="00045FCA">
        <w:rPr>
          <w:rFonts w:ascii="Calibri" w:hAnsi="Calibri" w:cs="Calibri"/>
          <w:noProof/>
          <w:szCs w:val="24"/>
        </w:rPr>
        <w:t xml:space="preserve"> (2009) ‘Implications of changing climate for global wildland fire’, </w:t>
      </w:r>
      <w:r w:rsidRPr="00045FCA">
        <w:rPr>
          <w:rFonts w:ascii="Calibri" w:hAnsi="Calibri" w:cs="Calibri"/>
          <w:i/>
          <w:iCs/>
          <w:noProof/>
          <w:szCs w:val="24"/>
        </w:rPr>
        <w:t>International Journal of Wildland Fire</w:t>
      </w:r>
      <w:r w:rsidRPr="00045FCA">
        <w:rPr>
          <w:rFonts w:ascii="Calibri" w:hAnsi="Calibri" w:cs="Calibri"/>
          <w:noProof/>
          <w:szCs w:val="24"/>
        </w:rPr>
        <w:t>. UNIPARK, BLDG 1, LEVEL 1, 195 WELLINGTON RD, LOCKED BAG 10, CLAYTON, VIC 3168, AUSTRALIA: CSIRO PUBLISHING, 18(5), p. 483. doi: 10.1071/WF08187.</w:t>
      </w:r>
    </w:p>
    <w:p w14:paraId="25EC5886"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Ganteaume, A. </w:t>
      </w:r>
      <w:r w:rsidRPr="00045FCA">
        <w:rPr>
          <w:rFonts w:ascii="Calibri" w:hAnsi="Calibri" w:cs="Calibri"/>
          <w:i/>
          <w:iCs/>
          <w:noProof/>
          <w:szCs w:val="24"/>
        </w:rPr>
        <w:t>et al.</w:t>
      </w:r>
      <w:r w:rsidRPr="00045FCA">
        <w:rPr>
          <w:rFonts w:ascii="Calibri" w:hAnsi="Calibri" w:cs="Calibri"/>
          <w:noProof/>
          <w:szCs w:val="24"/>
        </w:rPr>
        <w:t xml:space="preserve"> (2013) ‘A Review of the Main Driving Factors of Forest Fire Ignition Over Europe’, </w:t>
      </w:r>
      <w:r w:rsidRPr="00045FCA">
        <w:rPr>
          <w:rFonts w:ascii="Calibri" w:hAnsi="Calibri" w:cs="Calibri"/>
          <w:i/>
          <w:iCs/>
          <w:noProof/>
          <w:szCs w:val="24"/>
        </w:rPr>
        <w:t>Environmental Management</w:t>
      </w:r>
      <w:r w:rsidRPr="00045FCA">
        <w:rPr>
          <w:rFonts w:ascii="Calibri" w:hAnsi="Calibri" w:cs="Calibri"/>
          <w:noProof/>
          <w:szCs w:val="24"/>
        </w:rPr>
        <w:t>. ONE NEW YORK PLAZA, SUITE 4600, NEW YORK, NY, UNITED STATES: SPRINGER, 51(3), pp. 651–662. doi: 10.1007/s00267-012-9961-z.</w:t>
      </w:r>
    </w:p>
    <w:p w14:paraId="770CD6B5"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Hartmann, D. L. </w:t>
      </w:r>
      <w:r w:rsidRPr="00045FCA">
        <w:rPr>
          <w:rFonts w:ascii="Calibri" w:hAnsi="Calibri" w:cs="Calibri"/>
          <w:i/>
          <w:iCs/>
          <w:noProof/>
          <w:szCs w:val="24"/>
        </w:rPr>
        <w:t>et al.</w:t>
      </w:r>
      <w:r w:rsidRPr="00045FCA">
        <w:rPr>
          <w:rFonts w:ascii="Calibri" w:hAnsi="Calibri" w:cs="Calibri"/>
          <w:noProof/>
          <w:szCs w:val="24"/>
        </w:rPr>
        <w:t xml:space="preserve"> (2013) ‘Observations: Atmosphere and Surface’, in Stocker, T. F. et al. (eds) : </w:t>
      </w:r>
      <w:r w:rsidRPr="00045FCA">
        <w:rPr>
          <w:rFonts w:ascii="Calibri" w:hAnsi="Calibri" w:cs="Calibri"/>
          <w:i/>
          <w:iCs/>
          <w:noProof/>
          <w:szCs w:val="24"/>
        </w:rPr>
        <w:t>Climate Change 2013: The Physical Science Basis. Contribution of Working Group I to the Fifth Assessment Report of the Intergovernmental Panel on Climate Change</w:t>
      </w:r>
      <w:r w:rsidRPr="00045FCA">
        <w:rPr>
          <w:rFonts w:ascii="Calibri" w:hAnsi="Calibri" w:cs="Calibri"/>
          <w:noProof/>
          <w:szCs w:val="24"/>
        </w:rPr>
        <w:t>. Cambridge, United Kingdom and New York, NY, US: Cambridge University Press, pp. 159–255.</w:t>
      </w:r>
    </w:p>
    <w:p w14:paraId="4295C947"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Janssen-Jansen, L. (2016) ‘Taking national planning seriously: A challenged planning agenda in the Netherlands’, </w:t>
      </w:r>
      <w:r w:rsidRPr="00045FCA">
        <w:rPr>
          <w:rFonts w:ascii="Calibri" w:hAnsi="Calibri" w:cs="Calibri"/>
          <w:i/>
          <w:iCs/>
          <w:noProof/>
          <w:szCs w:val="24"/>
        </w:rPr>
        <w:t>Administration</w:t>
      </w:r>
      <w:r w:rsidRPr="00045FCA">
        <w:rPr>
          <w:rFonts w:ascii="Calibri" w:hAnsi="Calibri" w:cs="Calibri"/>
          <w:noProof/>
          <w:szCs w:val="24"/>
        </w:rPr>
        <w:t>, 64(3–4), pp. 23–43. doi: 10.1515/admin-2016-0023.</w:t>
      </w:r>
    </w:p>
    <w:p w14:paraId="07577573"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Komarek, E. V (1964) ‘The natural history of lightning’, </w:t>
      </w:r>
      <w:r w:rsidRPr="00045FCA">
        <w:rPr>
          <w:rFonts w:ascii="Calibri" w:hAnsi="Calibri" w:cs="Calibri"/>
          <w:i/>
          <w:iCs/>
          <w:noProof/>
          <w:szCs w:val="24"/>
        </w:rPr>
        <w:t>Proceedings of the Tall Timbers Fire Ecology Conference</w:t>
      </w:r>
      <w:r w:rsidRPr="00045FCA">
        <w:rPr>
          <w:rFonts w:ascii="Calibri" w:hAnsi="Calibri" w:cs="Calibri"/>
          <w:noProof/>
          <w:szCs w:val="24"/>
        </w:rPr>
        <w:t>, 3, pp. 139–183. Available at: http://talltimbers.org/wp-content/uploads/2014/03/Komarek1964_op.pdf.</w:t>
      </w:r>
    </w:p>
    <w:p w14:paraId="41416949"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Kovats, R. S. </w:t>
      </w:r>
      <w:r w:rsidRPr="00045FCA">
        <w:rPr>
          <w:rFonts w:ascii="Calibri" w:hAnsi="Calibri" w:cs="Calibri"/>
          <w:i/>
          <w:iCs/>
          <w:noProof/>
          <w:szCs w:val="24"/>
        </w:rPr>
        <w:t>et al.</w:t>
      </w:r>
      <w:r w:rsidRPr="00045FCA">
        <w:rPr>
          <w:rFonts w:ascii="Calibri" w:hAnsi="Calibri" w:cs="Calibri"/>
          <w:noProof/>
          <w:szCs w:val="24"/>
        </w:rPr>
        <w:t xml:space="preserve"> (2015) ‘Europe’, in Barros, V. R. et al. (eds) </w:t>
      </w:r>
      <w:r w:rsidRPr="00045FCA">
        <w:rPr>
          <w:rFonts w:ascii="Calibri" w:hAnsi="Calibri" w:cs="Calibri"/>
          <w:i/>
          <w:iCs/>
          <w:noProof/>
          <w:szCs w:val="24"/>
        </w:rPr>
        <w:t>Climate Change 2014: Impacts, Adaptation and Vulnerability</w:t>
      </w:r>
      <w:r w:rsidRPr="00045FCA">
        <w:rPr>
          <w:rFonts w:ascii="Calibri" w:hAnsi="Calibri" w:cs="Calibri"/>
          <w:noProof/>
          <w:szCs w:val="24"/>
        </w:rPr>
        <w:t>. Cambridge: Cambridge University Press, pp. 1267–1326. doi: 10.1017/CBO9781107415386.003.</w:t>
      </w:r>
    </w:p>
    <w:p w14:paraId="0570EB51"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Lindner, M. </w:t>
      </w:r>
      <w:r w:rsidRPr="00045FCA">
        <w:rPr>
          <w:rFonts w:ascii="Calibri" w:hAnsi="Calibri" w:cs="Calibri"/>
          <w:i/>
          <w:iCs/>
          <w:noProof/>
          <w:szCs w:val="24"/>
        </w:rPr>
        <w:t>et al.</w:t>
      </w:r>
      <w:r w:rsidRPr="00045FCA">
        <w:rPr>
          <w:rFonts w:ascii="Calibri" w:hAnsi="Calibri" w:cs="Calibri"/>
          <w:noProof/>
          <w:szCs w:val="24"/>
        </w:rPr>
        <w:t xml:space="preserve"> (2010) ‘Climate change impacts, adaptive capacity, and vulnerability of European forest ecosystems’, </w:t>
      </w:r>
      <w:r w:rsidRPr="00045FCA">
        <w:rPr>
          <w:rFonts w:ascii="Calibri" w:hAnsi="Calibri" w:cs="Calibri"/>
          <w:i/>
          <w:iCs/>
          <w:noProof/>
          <w:szCs w:val="24"/>
        </w:rPr>
        <w:t>Forest Ecology and Management</w:t>
      </w:r>
      <w:r w:rsidRPr="00045FCA">
        <w:rPr>
          <w:rFonts w:ascii="Calibri" w:hAnsi="Calibri" w:cs="Calibri"/>
          <w:noProof/>
          <w:szCs w:val="24"/>
        </w:rPr>
        <w:t>, 259(4), pp. 698–709. doi: https://doi.org/10.1016/j.foreco.2009.09.023.</w:t>
      </w:r>
    </w:p>
    <w:p w14:paraId="58003513"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Liu, Y., Stanturf, J. and Goodrick, S. (2010) ‘Trends in global wildfire potential in a changing climate’, </w:t>
      </w:r>
      <w:r w:rsidRPr="00045FCA">
        <w:rPr>
          <w:rFonts w:ascii="Calibri" w:hAnsi="Calibri" w:cs="Calibri"/>
          <w:i/>
          <w:iCs/>
          <w:noProof/>
          <w:szCs w:val="24"/>
        </w:rPr>
        <w:t>Forest Ecology and Management</w:t>
      </w:r>
      <w:r w:rsidRPr="00045FCA">
        <w:rPr>
          <w:rFonts w:ascii="Calibri" w:hAnsi="Calibri" w:cs="Calibri"/>
          <w:noProof/>
          <w:szCs w:val="24"/>
        </w:rPr>
        <w:t>, 259(4), pp. 685–697. doi: https://doi.org/10.1016/j.foreco.2009.09.002.</w:t>
      </w:r>
    </w:p>
    <w:p w14:paraId="1B011204"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Lung, T. </w:t>
      </w:r>
      <w:r w:rsidRPr="00045FCA">
        <w:rPr>
          <w:rFonts w:ascii="Calibri" w:hAnsi="Calibri" w:cs="Calibri"/>
          <w:i/>
          <w:iCs/>
          <w:noProof/>
          <w:szCs w:val="24"/>
        </w:rPr>
        <w:t>et al.</w:t>
      </w:r>
      <w:r w:rsidRPr="00045FCA">
        <w:rPr>
          <w:rFonts w:ascii="Calibri" w:hAnsi="Calibri" w:cs="Calibri"/>
          <w:noProof/>
          <w:szCs w:val="24"/>
        </w:rPr>
        <w:t xml:space="preserve"> (2013) ‘A multi-hazard regional level impact assessment for Europe combining indicators of climatic and non-climatic change’, </w:t>
      </w:r>
      <w:r w:rsidRPr="00045FCA">
        <w:rPr>
          <w:rFonts w:ascii="Calibri" w:hAnsi="Calibri" w:cs="Calibri"/>
          <w:i/>
          <w:iCs/>
          <w:noProof/>
          <w:szCs w:val="24"/>
        </w:rPr>
        <w:t>Global Environmental Change</w:t>
      </w:r>
      <w:r w:rsidRPr="00045FCA">
        <w:rPr>
          <w:rFonts w:ascii="Calibri" w:hAnsi="Calibri" w:cs="Calibri"/>
          <w:noProof/>
          <w:szCs w:val="24"/>
        </w:rPr>
        <w:t>, 23(2), pp. 522–536. doi: https://doi.org/10.1016/j.gloenvcha.2012.11.009.</w:t>
      </w:r>
    </w:p>
    <w:p w14:paraId="131CDD73"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Morton, D. C. </w:t>
      </w:r>
      <w:r w:rsidRPr="00045FCA">
        <w:rPr>
          <w:rFonts w:ascii="Calibri" w:hAnsi="Calibri" w:cs="Calibri"/>
          <w:i/>
          <w:iCs/>
          <w:noProof/>
          <w:szCs w:val="24"/>
        </w:rPr>
        <w:t>et al.</w:t>
      </w:r>
      <w:r w:rsidRPr="00045FCA">
        <w:rPr>
          <w:rFonts w:ascii="Calibri" w:hAnsi="Calibri" w:cs="Calibri"/>
          <w:noProof/>
          <w:szCs w:val="24"/>
        </w:rPr>
        <w:t xml:space="preserve"> (2003) ‘Assessing the Environmental , Social , and Economic Impacts of Wildfire’, p. 59. Available at: https://interwork.sdsu.edu/fire/resources/documents/AssessingWildfireImpacts.pdf.</w:t>
      </w:r>
    </w:p>
    <w:p w14:paraId="55684EE1"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De Mulder, E. F. J. (2019) ‘Landscapes’, in </w:t>
      </w:r>
      <w:r w:rsidRPr="00045FCA">
        <w:rPr>
          <w:rFonts w:ascii="Calibri" w:hAnsi="Calibri" w:cs="Calibri"/>
          <w:i/>
          <w:iCs/>
          <w:noProof/>
          <w:szCs w:val="24"/>
        </w:rPr>
        <w:t xml:space="preserve">The Netherlands and the Dutch: A Physical and Human </w:t>
      </w:r>
      <w:r w:rsidRPr="00045FCA">
        <w:rPr>
          <w:rFonts w:ascii="Calibri" w:hAnsi="Calibri" w:cs="Calibri"/>
          <w:i/>
          <w:iCs/>
          <w:noProof/>
          <w:szCs w:val="24"/>
        </w:rPr>
        <w:lastRenderedPageBreak/>
        <w:t>Geography</w:t>
      </w:r>
      <w:r w:rsidRPr="00045FCA">
        <w:rPr>
          <w:rFonts w:ascii="Calibri" w:hAnsi="Calibri" w:cs="Calibri"/>
          <w:noProof/>
          <w:szCs w:val="24"/>
        </w:rPr>
        <w:t>. Cham: Springer International Publishing, pp. 35–58. doi: 10.1007/978-3-319-75073-6_3.</w:t>
      </w:r>
    </w:p>
    <w:p w14:paraId="1DA7003B"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Nakicenovic, N. </w:t>
      </w:r>
      <w:r w:rsidRPr="00045FCA">
        <w:rPr>
          <w:rFonts w:ascii="Calibri" w:hAnsi="Calibri" w:cs="Calibri"/>
          <w:i/>
          <w:iCs/>
          <w:noProof/>
          <w:szCs w:val="24"/>
        </w:rPr>
        <w:t>et al.</w:t>
      </w:r>
      <w:r w:rsidRPr="00045FCA">
        <w:rPr>
          <w:rFonts w:ascii="Calibri" w:hAnsi="Calibri" w:cs="Calibri"/>
          <w:noProof/>
          <w:szCs w:val="24"/>
        </w:rPr>
        <w:t xml:space="preserve"> (2000) </w:t>
      </w:r>
      <w:r w:rsidRPr="00045FCA">
        <w:rPr>
          <w:rFonts w:ascii="Calibri" w:hAnsi="Calibri" w:cs="Calibri"/>
          <w:i/>
          <w:iCs/>
          <w:noProof/>
          <w:szCs w:val="24"/>
        </w:rPr>
        <w:t>Special Report on Emissions Scenarios (SRES), A Special Report of Working Group III of the Intergovernmental Panel on Climate Change</w:t>
      </w:r>
      <w:r w:rsidRPr="00045FCA">
        <w:rPr>
          <w:rFonts w:ascii="Calibri" w:hAnsi="Calibri" w:cs="Calibri"/>
          <w:noProof/>
          <w:szCs w:val="24"/>
        </w:rPr>
        <w:t>. Cambridge: Cambridge University Press. Available at: http://pure.iiasa.ac.at/id/eprint/6101/.</w:t>
      </w:r>
    </w:p>
    <w:p w14:paraId="2AC09FE4"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Oliveira, S. </w:t>
      </w:r>
      <w:r w:rsidRPr="00045FCA">
        <w:rPr>
          <w:rFonts w:ascii="Calibri" w:hAnsi="Calibri" w:cs="Calibri"/>
          <w:i/>
          <w:iCs/>
          <w:noProof/>
          <w:szCs w:val="24"/>
        </w:rPr>
        <w:t>et al.</w:t>
      </w:r>
      <w:r w:rsidRPr="00045FCA">
        <w:rPr>
          <w:rFonts w:ascii="Calibri" w:hAnsi="Calibri" w:cs="Calibri"/>
          <w:noProof/>
          <w:szCs w:val="24"/>
        </w:rPr>
        <w:t xml:space="preserve"> (2012) ‘Modeling spatial patterns of fire occurrence in Mediterranean Europe using Multiple Regression and Random Forest’, </w:t>
      </w:r>
      <w:r w:rsidRPr="00045FCA">
        <w:rPr>
          <w:rFonts w:ascii="Calibri" w:hAnsi="Calibri" w:cs="Calibri"/>
          <w:i/>
          <w:iCs/>
          <w:noProof/>
          <w:szCs w:val="24"/>
        </w:rPr>
        <w:t>Forest Ecology and Management</w:t>
      </w:r>
      <w:r w:rsidRPr="00045FCA">
        <w:rPr>
          <w:rFonts w:ascii="Calibri" w:hAnsi="Calibri" w:cs="Calibri"/>
          <w:noProof/>
          <w:szCs w:val="24"/>
        </w:rPr>
        <w:t>, 275, pp. 117–129. doi: https://doi.org/10.1016/j.foreco.2012.03.003.</w:t>
      </w:r>
    </w:p>
    <w:p w14:paraId="3AC2BA1B"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Reid, C. E. </w:t>
      </w:r>
      <w:r w:rsidRPr="00045FCA">
        <w:rPr>
          <w:rFonts w:ascii="Calibri" w:hAnsi="Calibri" w:cs="Calibri"/>
          <w:i/>
          <w:iCs/>
          <w:noProof/>
          <w:szCs w:val="24"/>
        </w:rPr>
        <w:t>et al.</w:t>
      </w:r>
      <w:r w:rsidRPr="00045FCA">
        <w:rPr>
          <w:rFonts w:ascii="Calibri" w:hAnsi="Calibri" w:cs="Calibri"/>
          <w:noProof/>
          <w:szCs w:val="24"/>
        </w:rPr>
        <w:t xml:space="preserve"> (2016) ‘Critical Review of Health Impacts of Wildfire Smoke Exposure’, </w:t>
      </w:r>
      <w:r w:rsidRPr="00045FCA">
        <w:rPr>
          <w:rFonts w:ascii="Calibri" w:hAnsi="Calibri" w:cs="Calibri"/>
          <w:i/>
          <w:iCs/>
          <w:noProof/>
          <w:szCs w:val="24"/>
        </w:rPr>
        <w:t>Environmental Health Perspectives</w:t>
      </w:r>
      <w:r w:rsidRPr="00045FCA">
        <w:rPr>
          <w:rFonts w:ascii="Calibri" w:hAnsi="Calibri" w:cs="Calibri"/>
          <w:noProof/>
          <w:szCs w:val="24"/>
        </w:rPr>
        <w:t>. NATL INST HEALTH, NATL INST ENVIRONMENTAL HEALTH SCIENCES, PO BOX 12233, RES TRIANGLE PK, NC 27709-2233 USA: US DEPT HEALTH HUMAN SCIENCES PUBLIC HEALTH SCIENCE, 124(9), pp. 1334–1343. doi: 10.1289/ehp.1409277.</w:t>
      </w:r>
    </w:p>
    <w:p w14:paraId="5B6A7433"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San-Miguel-Ayanz, J. and Camia, A. (2010) ‘Forest fires’, </w:t>
      </w:r>
      <w:r w:rsidRPr="00045FCA">
        <w:rPr>
          <w:rFonts w:ascii="Calibri" w:hAnsi="Calibri" w:cs="Calibri"/>
          <w:i/>
          <w:iCs/>
          <w:noProof/>
          <w:szCs w:val="24"/>
        </w:rPr>
        <w:t>Mapping the impacts of natural hazards and technological accidents in Europe: an overview of the last decade’.(Eds A Wehrli, J Herkendell, A Jol) EEA Technical Report N</w:t>
      </w:r>
      <w:r w:rsidRPr="00045FCA">
        <w:rPr>
          <w:rFonts w:ascii="Calibri" w:hAnsi="Calibri" w:cs="Calibri"/>
          <w:noProof/>
          <w:szCs w:val="24"/>
        </w:rPr>
        <w:t>, 13, pp. 47–53.</w:t>
      </w:r>
    </w:p>
    <w:p w14:paraId="1DF8B2EE" w14:textId="77777777" w:rsidR="00045FCA" w:rsidRPr="00045FCA" w:rsidRDefault="00045FCA" w:rsidP="00045FCA">
      <w:pPr>
        <w:widowControl w:val="0"/>
        <w:autoSpaceDE w:val="0"/>
        <w:autoSpaceDN w:val="0"/>
        <w:adjustRightInd w:val="0"/>
        <w:spacing w:line="240" w:lineRule="auto"/>
        <w:rPr>
          <w:rFonts w:ascii="Calibri" w:hAnsi="Calibri" w:cs="Calibri"/>
          <w:noProof/>
          <w:szCs w:val="24"/>
        </w:rPr>
      </w:pPr>
      <w:r w:rsidRPr="00045FCA">
        <w:rPr>
          <w:rFonts w:ascii="Calibri" w:hAnsi="Calibri" w:cs="Calibri"/>
          <w:noProof/>
          <w:szCs w:val="24"/>
        </w:rPr>
        <w:t xml:space="preserve">San-Miguel-Ayanz, J., Moreno, J. M. and Camia, A. (2013) ‘Analysis of large fires in European Mediterranean landscapes: Lessons learned and perspectives’, </w:t>
      </w:r>
      <w:r w:rsidRPr="00045FCA">
        <w:rPr>
          <w:rFonts w:ascii="Calibri" w:hAnsi="Calibri" w:cs="Calibri"/>
          <w:i/>
          <w:iCs/>
          <w:noProof/>
          <w:szCs w:val="24"/>
        </w:rPr>
        <w:t>Forest Ecology and Management</w:t>
      </w:r>
      <w:r w:rsidRPr="00045FCA">
        <w:rPr>
          <w:rFonts w:ascii="Calibri" w:hAnsi="Calibri" w:cs="Calibri"/>
          <w:noProof/>
          <w:szCs w:val="24"/>
        </w:rPr>
        <w:t>, 294, pp. 11–22. doi: https://doi.org/10.1016/j.foreco.2012.10.050.</w:t>
      </w:r>
    </w:p>
    <w:p w14:paraId="68F5053D" w14:textId="77777777" w:rsidR="00045FCA" w:rsidRPr="00045FCA" w:rsidRDefault="00045FCA" w:rsidP="00045FCA">
      <w:pPr>
        <w:widowControl w:val="0"/>
        <w:autoSpaceDE w:val="0"/>
        <w:autoSpaceDN w:val="0"/>
        <w:adjustRightInd w:val="0"/>
        <w:spacing w:line="240" w:lineRule="auto"/>
        <w:rPr>
          <w:rFonts w:ascii="Calibri" w:hAnsi="Calibri" w:cs="Calibri"/>
          <w:noProof/>
        </w:rPr>
      </w:pPr>
      <w:r w:rsidRPr="00045FCA">
        <w:rPr>
          <w:rFonts w:ascii="Calibri" w:hAnsi="Calibri" w:cs="Calibri"/>
          <w:noProof/>
          <w:szCs w:val="24"/>
        </w:rPr>
        <w:t xml:space="preserve">Scott, A. C. (2010) ‘Charcoal recognition, taphonomy and uses in palaeoenvironmental analysis’, </w:t>
      </w:r>
      <w:r w:rsidRPr="00045FCA">
        <w:rPr>
          <w:rFonts w:ascii="Calibri" w:hAnsi="Calibri" w:cs="Calibri"/>
          <w:i/>
          <w:iCs/>
          <w:noProof/>
          <w:szCs w:val="24"/>
        </w:rPr>
        <w:t>Palaeogeography, Palaeoclimatology, Palaeoecology</w:t>
      </w:r>
      <w:r w:rsidRPr="00045FCA">
        <w:rPr>
          <w:rFonts w:ascii="Calibri" w:hAnsi="Calibri" w:cs="Calibri"/>
          <w:noProof/>
          <w:szCs w:val="24"/>
        </w:rPr>
        <w:t>, 291(1), pp. 11–39. doi: https://doi.org/10.1016/j.palaeo.2009.12.012.</w:t>
      </w:r>
    </w:p>
    <w:p w14:paraId="030E4BA9" w14:textId="4D712A7D" w:rsidR="00947A22" w:rsidRPr="00BD1F62" w:rsidRDefault="00AE610E" w:rsidP="00743E0F">
      <w:pPr>
        <w:rPr>
          <w:b/>
          <w:bCs/>
        </w:rPr>
      </w:pPr>
      <w:r>
        <w:rPr>
          <w:b/>
          <w:bCs/>
        </w:rPr>
        <w:fldChar w:fldCharType="end"/>
      </w:r>
    </w:p>
    <w:sectPr w:rsidR="00947A22" w:rsidRPr="00BD1F62" w:rsidSect="00324C8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1D674" w14:textId="77777777" w:rsidR="00AF7DA3" w:rsidRDefault="00AF7DA3" w:rsidP="0071191B">
      <w:pPr>
        <w:spacing w:after="0" w:line="240" w:lineRule="auto"/>
      </w:pPr>
      <w:r>
        <w:separator/>
      </w:r>
    </w:p>
  </w:endnote>
  <w:endnote w:type="continuationSeparator" w:id="0">
    <w:p w14:paraId="117E56ED" w14:textId="77777777" w:rsidR="00AF7DA3" w:rsidRDefault="00AF7DA3" w:rsidP="007119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7E65A3" w14:textId="77777777" w:rsidR="00AF7DA3" w:rsidRDefault="00AF7DA3" w:rsidP="0071191B">
      <w:pPr>
        <w:spacing w:after="0" w:line="240" w:lineRule="auto"/>
      </w:pPr>
      <w:r>
        <w:separator/>
      </w:r>
    </w:p>
  </w:footnote>
  <w:footnote w:type="continuationSeparator" w:id="0">
    <w:p w14:paraId="176E1FBB" w14:textId="77777777" w:rsidR="00AF7DA3" w:rsidRDefault="00AF7DA3" w:rsidP="007119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24A90"/>
    <w:multiLevelType w:val="multilevel"/>
    <w:tmpl w:val="92EE2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02A79"/>
    <w:multiLevelType w:val="multilevel"/>
    <w:tmpl w:val="1E1ED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E0115"/>
    <w:multiLevelType w:val="multilevel"/>
    <w:tmpl w:val="690A3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82888"/>
    <w:multiLevelType w:val="multilevel"/>
    <w:tmpl w:val="2A160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577D66"/>
    <w:multiLevelType w:val="multilevel"/>
    <w:tmpl w:val="F1062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843E5C"/>
    <w:multiLevelType w:val="multilevel"/>
    <w:tmpl w:val="3F563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2B39DD"/>
    <w:multiLevelType w:val="multilevel"/>
    <w:tmpl w:val="14BCD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5F65C5"/>
    <w:multiLevelType w:val="multilevel"/>
    <w:tmpl w:val="06EA9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053081"/>
    <w:multiLevelType w:val="multilevel"/>
    <w:tmpl w:val="E6C6D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014F34"/>
    <w:multiLevelType w:val="multilevel"/>
    <w:tmpl w:val="ABF0A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A25924"/>
    <w:multiLevelType w:val="multilevel"/>
    <w:tmpl w:val="1D2CA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8"/>
  </w:num>
  <w:num w:numId="4">
    <w:abstractNumId w:val="5"/>
  </w:num>
  <w:num w:numId="5">
    <w:abstractNumId w:val="4"/>
  </w:num>
  <w:num w:numId="6">
    <w:abstractNumId w:val="6"/>
  </w:num>
  <w:num w:numId="7">
    <w:abstractNumId w:val="1"/>
  </w:num>
  <w:num w:numId="8">
    <w:abstractNumId w:val="7"/>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69"/>
    <w:rsid w:val="0000167D"/>
    <w:rsid w:val="00023467"/>
    <w:rsid w:val="00024139"/>
    <w:rsid w:val="00025CDD"/>
    <w:rsid w:val="00026850"/>
    <w:rsid w:val="000365C5"/>
    <w:rsid w:val="00041973"/>
    <w:rsid w:val="00045FCA"/>
    <w:rsid w:val="000535C4"/>
    <w:rsid w:val="00057F2A"/>
    <w:rsid w:val="00062A40"/>
    <w:rsid w:val="00066AF3"/>
    <w:rsid w:val="00070EC2"/>
    <w:rsid w:val="00096B3B"/>
    <w:rsid w:val="000A6687"/>
    <w:rsid w:val="000B6121"/>
    <w:rsid w:val="000C6018"/>
    <w:rsid w:val="000D73CA"/>
    <w:rsid w:val="000E099F"/>
    <w:rsid w:val="000E0F57"/>
    <w:rsid w:val="000F28A1"/>
    <w:rsid w:val="000F6675"/>
    <w:rsid w:val="0011062E"/>
    <w:rsid w:val="00117967"/>
    <w:rsid w:val="00121A56"/>
    <w:rsid w:val="001374F0"/>
    <w:rsid w:val="0014463A"/>
    <w:rsid w:val="0015600A"/>
    <w:rsid w:val="00182D88"/>
    <w:rsid w:val="001832F7"/>
    <w:rsid w:val="00196295"/>
    <w:rsid w:val="001A142C"/>
    <w:rsid w:val="001B2A71"/>
    <w:rsid w:val="001C4262"/>
    <w:rsid w:val="001C5235"/>
    <w:rsid w:val="001D72C4"/>
    <w:rsid w:val="001E4723"/>
    <w:rsid w:val="001F0E7F"/>
    <w:rsid w:val="00205C27"/>
    <w:rsid w:val="00212FC1"/>
    <w:rsid w:val="00231274"/>
    <w:rsid w:val="00232D88"/>
    <w:rsid w:val="0026096F"/>
    <w:rsid w:val="002626AA"/>
    <w:rsid w:val="00292905"/>
    <w:rsid w:val="002A4AF3"/>
    <w:rsid w:val="002A5EBE"/>
    <w:rsid w:val="002B3945"/>
    <w:rsid w:val="002D0B93"/>
    <w:rsid w:val="002E219A"/>
    <w:rsid w:val="002F435C"/>
    <w:rsid w:val="00303370"/>
    <w:rsid w:val="00323F88"/>
    <w:rsid w:val="00324C8C"/>
    <w:rsid w:val="003379B7"/>
    <w:rsid w:val="00357ED7"/>
    <w:rsid w:val="003661D7"/>
    <w:rsid w:val="00374B35"/>
    <w:rsid w:val="00380172"/>
    <w:rsid w:val="00382A6E"/>
    <w:rsid w:val="00384056"/>
    <w:rsid w:val="003C2598"/>
    <w:rsid w:val="003C4F6D"/>
    <w:rsid w:val="003C512A"/>
    <w:rsid w:val="003C62A1"/>
    <w:rsid w:val="003D1507"/>
    <w:rsid w:val="003D52FA"/>
    <w:rsid w:val="004000AF"/>
    <w:rsid w:val="0041688D"/>
    <w:rsid w:val="00417EE3"/>
    <w:rsid w:val="00420E6B"/>
    <w:rsid w:val="004362D0"/>
    <w:rsid w:val="00444465"/>
    <w:rsid w:val="00447A22"/>
    <w:rsid w:val="00464B67"/>
    <w:rsid w:val="00474ED7"/>
    <w:rsid w:val="00481D00"/>
    <w:rsid w:val="00482E0E"/>
    <w:rsid w:val="0048378A"/>
    <w:rsid w:val="0048611F"/>
    <w:rsid w:val="004941A3"/>
    <w:rsid w:val="004A0F52"/>
    <w:rsid w:val="004B0B02"/>
    <w:rsid w:val="004B1E9D"/>
    <w:rsid w:val="004D0E13"/>
    <w:rsid w:val="004D36CB"/>
    <w:rsid w:val="004F7842"/>
    <w:rsid w:val="00501BD6"/>
    <w:rsid w:val="00504823"/>
    <w:rsid w:val="00504F9E"/>
    <w:rsid w:val="005057F2"/>
    <w:rsid w:val="00513346"/>
    <w:rsid w:val="00515E99"/>
    <w:rsid w:val="00526CF0"/>
    <w:rsid w:val="0053774B"/>
    <w:rsid w:val="005507E8"/>
    <w:rsid w:val="005604CB"/>
    <w:rsid w:val="0056239B"/>
    <w:rsid w:val="00565CD7"/>
    <w:rsid w:val="00571CBF"/>
    <w:rsid w:val="00572698"/>
    <w:rsid w:val="00593A9D"/>
    <w:rsid w:val="00596862"/>
    <w:rsid w:val="005B37C4"/>
    <w:rsid w:val="005D755F"/>
    <w:rsid w:val="005E35B0"/>
    <w:rsid w:val="005E4AD9"/>
    <w:rsid w:val="005F2C4B"/>
    <w:rsid w:val="005F350A"/>
    <w:rsid w:val="00615465"/>
    <w:rsid w:val="006165AE"/>
    <w:rsid w:val="0062483A"/>
    <w:rsid w:val="00662831"/>
    <w:rsid w:val="00663B0E"/>
    <w:rsid w:val="0067098B"/>
    <w:rsid w:val="006732AF"/>
    <w:rsid w:val="0067555D"/>
    <w:rsid w:val="006862C4"/>
    <w:rsid w:val="006B0B69"/>
    <w:rsid w:val="006C4466"/>
    <w:rsid w:val="006E2140"/>
    <w:rsid w:val="006F4CB4"/>
    <w:rsid w:val="00704694"/>
    <w:rsid w:val="0071191B"/>
    <w:rsid w:val="00720C0E"/>
    <w:rsid w:val="00721A8E"/>
    <w:rsid w:val="00723FA0"/>
    <w:rsid w:val="00743E0F"/>
    <w:rsid w:val="00781390"/>
    <w:rsid w:val="007914A8"/>
    <w:rsid w:val="007A4C1E"/>
    <w:rsid w:val="007B2890"/>
    <w:rsid w:val="007C412D"/>
    <w:rsid w:val="007E7CF9"/>
    <w:rsid w:val="007F664A"/>
    <w:rsid w:val="00805901"/>
    <w:rsid w:val="0081432B"/>
    <w:rsid w:val="00815DAB"/>
    <w:rsid w:val="00821669"/>
    <w:rsid w:val="0082471E"/>
    <w:rsid w:val="00845230"/>
    <w:rsid w:val="008464A2"/>
    <w:rsid w:val="0086427D"/>
    <w:rsid w:val="00891EB0"/>
    <w:rsid w:val="008923EC"/>
    <w:rsid w:val="00894C46"/>
    <w:rsid w:val="008977CD"/>
    <w:rsid w:val="008A60F9"/>
    <w:rsid w:val="008A7025"/>
    <w:rsid w:val="008B0FFB"/>
    <w:rsid w:val="008B62E7"/>
    <w:rsid w:val="008C2F60"/>
    <w:rsid w:val="008D482D"/>
    <w:rsid w:val="008D596C"/>
    <w:rsid w:val="008E7692"/>
    <w:rsid w:val="009112D6"/>
    <w:rsid w:val="00916787"/>
    <w:rsid w:val="00933909"/>
    <w:rsid w:val="00933C40"/>
    <w:rsid w:val="00933DC0"/>
    <w:rsid w:val="009371F6"/>
    <w:rsid w:val="00940CBF"/>
    <w:rsid w:val="00943242"/>
    <w:rsid w:val="00947A22"/>
    <w:rsid w:val="00966D91"/>
    <w:rsid w:val="00971D25"/>
    <w:rsid w:val="00980F69"/>
    <w:rsid w:val="009901CB"/>
    <w:rsid w:val="00993EDC"/>
    <w:rsid w:val="0099789B"/>
    <w:rsid w:val="009A7FE4"/>
    <w:rsid w:val="009B1047"/>
    <w:rsid w:val="009C1FE4"/>
    <w:rsid w:val="009C4A1B"/>
    <w:rsid w:val="009C78FB"/>
    <w:rsid w:val="009D6579"/>
    <w:rsid w:val="009F2178"/>
    <w:rsid w:val="009F6CD5"/>
    <w:rsid w:val="00A0412E"/>
    <w:rsid w:val="00A0679F"/>
    <w:rsid w:val="00A21E88"/>
    <w:rsid w:val="00A22879"/>
    <w:rsid w:val="00A2594C"/>
    <w:rsid w:val="00A31965"/>
    <w:rsid w:val="00A31BFA"/>
    <w:rsid w:val="00A35568"/>
    <w:rsid w:val="00A429E9"/>
    <w:rsid w:val="00A5188B"/>
    <w:rsid w:val="00A5355D"/>
    <w:rsid w:val="00A55DEE"/>
    <w:rsid w:val="00A70223"/>
    <w:rsid w:val="00A735A1"/>
    <w:rsid w:val="00A744CD"/>
    <w:rsid w:val="00A76693"/>
    <w:rsid w:val="00A86C30"/>
    <w:rsid w:val="00AD35F2"/>
    <w:rsid w:val="00AD3E18"/>
    <w:rsid w:val="00AE4178"/>
    <w:rsid w:val="00AE610E"/>
    <w:rsid w:val="00AF19D6"/>
    <w:rsid w:val="00AF7DA3"/>
    <w:rsid w:val="00B05427"/>
    <w:rsid w:val="00B3185B"/>
    <w:rsid w:val="00B35584"/>
    <w:rsid w:val="00B445A8"/>
    <w:rsid w:val="00B666A1"/>
    <w:rsid w:val="00B708F8"/>
    <w:rsid w:val="00B728F3"/>
    <w:rsid w:val="00B74EFB"/>
    <w:rsid w:val="00B7640D"/>
    <w:rsid w:val="00B80835"/>
    <w:rsid w:val="00B87128"/>
    <w:rsid w:val="00BC5904"/>
    <w:rsid w:val="00BD1F62"/>
    <w:rsid w:val="00BD500E"/>
    <w:rsid w:val="00BD599E"/>
    <w:rsid w:val="00BE2F99"/>
    <w:rsid w:val="00C23727"/>
    <w:rsid w:val="00C32395"/>
    <w:rsid w:val="00C35137"/>
    <w:rsid w:val="00C3797D"/>
    <w:rsid w:val="00C466B4"/>
    <w:rsid w:val="00C66262"/>
    <w:rsid w:val="00C81339"/>
    <w:rsid w:val="00C97A28"/>
    <w:rsid w:val="00CC1258"/>
    <w:rsid w:val="00CD1316"/>
    <w:rsid w:val="00CD28CF"/>
    <w:rsid w:val="00CE2BAC"/>
    <w:rsid w:val="00CF3927"/>
    <w:rsid w:val="00CF466A"/>
    <w:rsid w:val="00CF773C"/>
    <w:rsid w:val="00D409DB"/>
    <w:rsid w:val="00D40E3B"/>
    <w:rsid w:val="00D56079"/>
    <w:rsid w:val="00D76EC2"/>
    <w:rsid w:val="00D776BF"/>
    <w:rsid w:val="00D85FE6"/>
    <w:rsid w:val="00DA5B35"/>
    <w:rsid w:val="00DB6BB1"/>
    <w:rsid w:val="00DE3008"/>
    <w:rsid w:val="00DE363E"/>
    <w:rsid w:val="00DE50BC"/>
    <w:rsid w:val="00DF0F3C"/>
    <w:rsid w:val="00E05E97"/>
    <w:rsid w:val="00E2015F"/>
    <w:rsid w:val="00E30DB7"/>
    <w:rsid w:val="00E40459"/>
    <w:rsid w:val="00E40CCF"/>
    <w:rsid w:val="00E440F7"/>
    <w:rsid w:val="00E538DC"/>
    <w:rsid w:val="00E56086"/>
    <w:rsid w:val="00E7080A"/>
    <w:rsid w:val="00EA420E"/>
    <w:rsid w:val="00EB57E7"/>
    <w:rsid w:val="00EC4AD3"/>
    <w:rsid w:val="00ED6713"/>
    <w:rsid w:val="00ED6D62"/>
    <w:rsid w:val="00EE5042"/>
    <w:rsid w:val="00EE6723"/>
    <w:rsid w:val="00EE73AE"/>
    <w:rsid w:val="00EF5C53"/>
    <w:rsid w:val="00EF5DD4"/>
    <w:rsid w:val="00F066D6"/>
    <w:rsid w:val="00F14ABE"/>
    <w:rsid w:val="00F32924"/>
    <w:rsid w:val="00F46D5C"/>
    <w:rsid w:val="00F66044"/>
    <w:rsid w:val="00F715AD"/>
    <w:rsid w:val="00F726D9"/>
    <w:rsid w:val="00F845E2"/>
    <w:rsid w:val="00F84880"/>
    <w:rsid w:val="00F90EA2"/>
    <w:rsid w:val="00F959D1"/>
    <w:rsid w:val="00FA22DA"/>
    <w:rsid w:val="00FA5A60"/>
    <w:rsid w:val="00FC6CD9"/>
    <w:rsid w:val="00FD1928"/>
    <w:rsid w:val="00FE0A37"/>
    <w:rsid w:val="00FF4CBD"/>
    <w:rsid w:val="00FF7C58"/>
    <w:rsid w:val="00FF7F7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F69F8"/>
  <w15:chartTrackingRefBased/>
  <w15:docId w15:val="{91030823-0C37-4359-AEDF-0E32B05C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55F"/>
  </w:style>
  <w:style w:type="paragraph" w:styleId="Heading1">
    <w:name w:val="heading 1"/>
    <w:basedOn w:val="Normal"/>
    <w:next w:val="Normal"/>
    <w:link w:val="Heading1Char"/>
    <w:uiPriority w:val="9"/>
    <w:qFormat/>
    <w:rsid w:val="00743E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0F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0F69"/>
    <w:rPr>
      <w:b/>
      <w:bCs/>
    </w:rPr>
  </w:style>
  <w:style w:type="character" w:customStyle="1" w:styleId="Heading1Char">
    <w:name w:val="Heading 1 Char"/>
    <w:basedOn w:val="DefaultParagraphFont"/>
    <w:link w:val="Heading1"/>
    <w:uiPriority w:val="9"/>
    <w:rsid w:val="00743E0F"/>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BE2F99"/>
    <w:rPr>
      <w:i/>
      <w:iCs/>
    </w:rPr>
  </w:style>
  <w:style w:type="paragraph" w:customStyle="1" w:styleId="Default">
    <w:name w:val="Default"/>
    <w:rsid w:val="008923E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8923EC"/>
    <w:pPr>
      <w:spacing w:after="0" w:line="240" w:lineRule="auto"/>
    </w:pPr>
  </w:style>
  <w:style w:type="paragraph" w:styleId="FootnoteText">
    <w:name w:val="footnote text"/>
    <w:basedOn w:val="Normal"/>
    <w:link w:val="FootnoteTextChar"/>
    <w:uiPriority w:val="99"/>
    <w:semiHidden/>
    <w:unhideWhenUsed/>
    <w:rsid w:val="007119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191B"/>
    <w:rPr>
      <w:sz w:val="20"/>
      <w:szCs w:val="20"/>
    </w:rPr>
  </w:style>
  <w:style w:type="character" w:styleId="FootnoteReference">
    <w:name w:val="footnote reference"/>
    <w:basedOn w:val="DefaultParagraphFont"/>
    <w:uiPriority w:val="99"/>
    <w:semiHidden/>
    <w:unhideWhenUsed/>
    <w:rsid w:val="007119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8315863">
      <w:bodyDiv w:val="1"/>
      <w:marLeft w:val="0"/>
      <w:marRight w:val="0"/>
      <w:marTop w:val="0"/>
      <w:marBottom w:val="0"/>
      <w:divBdr>
        <w:top w:val="none" w:sz="0" w:space="0" w:color="auto"/>
        <w:left w:val="none" w:sz="0" w:space="0" w:color="auto"/>
        <w:bottom w:val="none" w:sz="0" w:space="0" w:color="auto"/>
        <w:right w:val="none" w:sz="0" w:space="0" w:color="auto"/>
      </w:divBdr>
    </w:div>
    <w:div w:id="91293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5A42A-2991-42D2-8EAB-443DA00F7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83</TotalTime>
  <Pages>4</Pages>
  <Words>12711</Words>
  <Characters>72453</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Mol</dc:creator>
  <cp:keywords/>
  <dc:description/>
  <cp:lastModifiedBy>Mol, C.</cp:lastModifiedBy>
  <cp:revision>234</cp:revision>
  <cp:lastPrinted>2020-08-12T20:13:00Z</cp:lastPrinted>
  <dcterms:created xsi:type="dcterms:W3CDTF">2020-04-15T15:21:00Z</dcterms:created>
  <dcterms:modified xsi:type="dcterms:W3CDTF">2020-10-27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